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43428267"/>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43428268"/>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43428269"/>
      <w:r>
        <w:lastRenderedPageBreak/>
        <w:t>ABSTRACT</w:t>
      </w:r>
      <w:bookmarkEnd w:id="2"/>
    </w:p>
    <w:p w14:paraId="69401DBE" w14:textId="10F6D60D" w:rsidR="00EE4181" w:rsidRDefault="00EE4181" w:rsidP="009F5A34">
      <w:pPr>
        <w:pStyle w:val="Naslov"/>
        <w:outlineLvl w:val="9"/>
      </w:pPr>
      <w:r>
        <w:t>DEVELOPMENT OF AN APPLICATION FOR RECORDING LOCATIONS OF ILLEGAL DUMPING SITES</w:t>
      </w:r>
    </w:p>
    <w:p w14:paraId="17593BEA" w14:textId="555C391A" w:rsidR="00EE4181" w:rsidRDefault="00EE4181" w:rsidP="00EE4181">
      <w:pPr>
        <w:rPr>
          <w:rFonts w:cs="Arial"/>
          <w:szCs w:val="24"/>
        </w:rPr>
      </w:pPr>
      <w:proofErr w:type="spellStart"/>
      <w:r>
        <w:rPr>
          <w:rFonts w:cs="Arial"/>
          <w:szCs w:val="24"/>
        </w:rPr>
        <w:t>Text</w:t>
      </w:r>
      <w:proofErr w:type="spellEnd"/>
      <w:r>
        <w:rPr>
          <w:rFonts w:cs="Arial"/>
          <w:szCs w:val="24"/>
        </w:rPr>
        <w:t xml:space="preserve"> </w:t>
      </w:r>
    </w:p>
    <w:p w14:paraId="11608B09" w14:textId="0A291AF1" w:rsidR="00EE4181" w:rsidRDefault="00EE4181" w:rsidP="00EE4181">
      <w:pPr>
        <w:rPr>
          <w:rFonts w:cs="Arial"/>
          <w:szCs w:val="24"/>
        </w:rPr>
      </w:pPr>
      <w:proofErr w:type="spellStart"/>
      <w:r>
        <w:rPr>
          <w:rFonts w:cs="Arial"/>
          <w:szCs w:val="24"/>
        </w:rPr>
        <w:t>Text</w:t>
      </w:r>
      <w:proofErr w:type="spellEnd"/>
    </w:p>
    <w:p w14:paraId="75CB183E" w14:textId="69B51B6B" w:rsidR="00EE4181" w:rsidRDefault="00EE4181" w:rsidP="00EE4181">
      <w:pPr>
        <w:rPr>
          <w:rFonts w:cs="Arial"/>
          <w:szCs w:val="24"/>
        </w:rPr>
      </w:pPr>
      <w:proofErr w:type="spellStart"/>
      <w:r>
        <w:rPr>
          <w:rFonts w:cs="Arial"/>
          <w:szCs w:val="24"/>
        </w:rPr>
        <w:t>Text</w:t>
      </w:r>
      <w:proofErr w:type="spellEnd"/>
    </w:p>
    <w:p w14:paraId="1813FC21" w14:textId="5F78EC57" w:rsidR="00EE4181" w:rsidRDefault="00EE4181" w:rsidP="00EE4181">
      <w:pPr>
        <w:rPr>
          <w:rFonts w:cs="Arial"/>
          <w:szCs w:val="24"/>
        </w:rPr>
      </w:pPr>
      <w:proofErr w:type="spellStart"/>
      <w:r>
        <w:rPr>
          <w:rFonts w:cs="Arial"/>
          <w:b/>
          <w:bCs/>
          <w:szCs w:val="24"/>
        </w:rPr>
        <w:t>Keywords</w:t>
      </w:r>
      <w:proofErr w:type="spellEnd"/>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55A75BED" w14:textId="2F440465" w:rsidR="00C56549"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43428267" w:history="1">
        <w:r w:rsidR="00C56549" w:rsidRPr="00667964">
          <w:rPr>
            <w:rStyle w:val="Hiperpovezava"/>
            <w:noProof/>
          </w:rPr>
          <w:t>IZJAVA O AVTORSTVU DIPLOMSKEGA DELA</w:t>
        </w:r>
        <w:r w:rsidR="00C56549">
          <w:rPr>
            <w:noProof/>
            <w:webHidden/>
          </w:rPr>
          <w:tab/>
        </w:r>
        <w:r w:rsidR="00C56549">
          <w:rPr>
            <w:noProof/>
            <w:webHidden/>
          </w:rPr>
          <w:fldChar w:fldCharType="begin"/>
        </w:r>
        <w:r w:rsidR="00C56549">
          <w:rPr>
            <w:noProof/>
            <w:webHidden/>
          </w:rPr>
          <w:instrText xml:space="preserve"> PAGEREF _Toc143428267 \h </w:instrText>
        </w:r>
        <w:r w:rsidR="00C56549">
          <w:rPr>
            <w:noProof/>
            <w:webHidden/>
          </w:rPr>
        </w:r>
        <w:r w:rsidR="00C56549">
          <w:rPr>
            <w:noProof/>
            <w:webHidden/>
          </w:rPr>
          <w:fldChar w:fldCharType="separate"/>
        </w:r>
        <w:r w:rsidR="00C56549">
          <w:rPr>
            <w:noProof/>
            <w:webHidden/>
          </w:rPr>
          <w:t>i</w:t>
        </w:r>
        <w:r w:rsidR="00C56549">
          <w:rPr>
            <w:noProof/>
            <w:webHidden/>
          </w:rPr>
          <w:fldChar w:fldCharType="end"/>
        </w:r>
      </w:hyperlink>
    </w:p>
    <w:p w14:paraId="107E6AFE" w14:textId="1477D340"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8" w:history="1">
        <w:r w:rsidRPr="00667964">
          <w:rPr>
            <w:rStyle w:val="Hiperpovezava"/>
            <w:noProof/>
          </w:rPr>
          <w:t>POVZETEK</w:t>
        </w:r>
        <w:r>
          <w:rPr>
            <w:noProof/>
            <w:webHidden/>
          </w:rPr>
          <w:tab/>
        </w:r>
        <w:r>
          <w:rPr>
            <w:noProof/>
            <w:webHidden/>
          </w:rPr>
          <w:fldChar w:fldCharType="begin"/>
        </w:r>
        <w:r>
          <w:rPr>
            <w:noProof/>
            <w:webHidden/>
          </w:rPr>
          <w:instrText xml:space="preserve"> PAGEREF _Toc143428268 \h </w:instrText>
        </w:r>
        <w:r>
          <w:rPr>
            <w:noProof/>
            <w:webHidden/>
          </w:rPr>
        </w:r>
        <w:r>
          <w:rPr>
            <w:noProof/>
            <w:webHidden/>
          </w:rPr>
          <w:fldChar w:fldCharType="separate"/>
        </w:r>
        <w:r>
          <w:rPr>
            <w:noProof/>
            <w:webHidden/>
          </w:rPr>
          <w:t>ii</w:t>
        </w:r>
        <w:r>
          <w:rPr>
            <w:noProof/>
            <w:webHidden/>
          </w:rPr>
          <w:fldChar w:fldCharType="end"/>
        </w:r>
      </w:hyperlink>
    </w:p>
    <w:p w14:paraId="5CDB4838" w14:textId="367A06ED"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9" w:history="1">
        <w:r w:rsidRPr="00667964">
          <w:rPr>
            <w:rStyle w:val="Hiperpovezava"/>
            <w:noProof/>
          </w:rPr>
          <w:t>ABSTRACT</w:t>
        </w:r>
        <w:r>
          <w:rPr>
            <w:noProof/>
            <w:webHidden/>
          </w:rPr>
          <w:tab/>
        </w:r>
        <w:r>
          <w:rPr>
            <w:noProof/>
            <w:webHidden/>
          </w:rPr>
          <w:fldChar w:fldCharType="begin"/>
        </w:r>
        <w:r>
          <w:rPr>
            <w:noProof/>
            <w:webHidden/>
          </w:rPr>
          <w:instrText xml:space="preserve"> PAGEREF _Toc143428269 \h </w:instrText>
        </w:r>
        <w:r>
          <w:rPr>
            <w:noProof/>
            <w:webHidden/>
          </w:rPr>
        </w:r>
        <w:r>
          <w:rPr>
            <w:noProof/>
            <w:webHidden/>
          </w:rPr>
          <w:fldChar w:fldCharType="separate"/>
        </w:r>
        <w:r>
          <w:rPr>
            <w:noProof/>
            <w:webHidden/>
          </w:rPr>
          <w:t>iii</w:t>
        </w:r>
        <w:r>
          <w:rPr>
            <w:noProof/>
            <w:webHidden/>
          </w:rPr>
          <w:fldChar w:fldCharType="end"/>
        </w:r>
      </w:hyperlink>
    </w:p>
    <w:p w14:paraId="636E8427" w14:textId="4E42F843"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0" w:history="1">
        <w:r w:rsidRPr="00667964">
          <w:rPr>
            <w:rStyle w:val="Hiperpovezava"/>
            <w:noProof/>
          </w:rPr>
          <w:t>KAZALO PONAZORITEV</w:t>
        </w:r>
        <w:r>
          <w:rPr>
            <w:noProof/>
            <w:webHidden/>
          </w:rPr>
          <w:tab/>
        </w:r>
        <w:r>
          <w:rPr>
            <w:noProof/>
            <w:webHidden/>
          </w:rPr>
          <w:fldChar w:fldCharType="begin"/>
        </w:r>
        <w:r>
          <w:rPr>
            <w:noProof/>
            <w:webHidden/>
          </w:rPr>
          <w:instrText xml:space="preserve"> PAGEREF _Toc143428270 \h </w:instrText>
        </w:r>
        <w:r>
          <w:rPr>
            <w:noProof/>
            <w:webHidden/>
          </w:rPr>
        </w:r>
        <w:r>
          <w:rPr>
            <w:noProof/>
            <w:webHidden/>
          </w:rPr>
          <w:fldChar w:fldCharType="separate"/>
        </w:r>
        <w:r>
          <w:rPr>
            <w:noProof/>
            <w:webHidden/>
          </w:rPr>
          <w:t>v</w:t>
        </w:r>
        <w:r>
          <w:rPr>
            <w:noProof/>
            <w:webHidden/>
          </w:rPr>
          <w:fldChar w:fldCharType="end"/>
        </w:r>
      </w:hyperlink>
    </w:p>
    <w:p w14:paraId="21D0B705" w14:textId="5C676007"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1" w:history="1">
        <w:r w:rsidRPr="00667964">
          <w:rPr>
            <w:rStyle w:val="Hiperpovezava"/>
            <w:noProof/>
          </w:rPr>
          <w:t>1 UVOD</w:t>
        </w:r>
        <w:r>
          <w:rPr>
            <w:noProof/>
            <w:webHidden/>
          </w:rPr>
          <w:tab/>
        </w:r>
        <w:r>
          <w:rPr>
            <w:noProof/>
            <w:webHidden/>
          </w:rPr>
          <w:fldChar w:fldCharType="begin"/>
        </w:r>
        <w:r>
          <w:rPr>
            <w:noProof/>
            <w:webHidden/>
          </w:rPr>
          <w:instrText xml:space="preserve"> PAGEREF _Toc143428271 \h </w:instrText>
        </w:r>
        <w:r>
          <w:rPr>
            <w:noProof/>
            <w:webHidden/>
          </w:rPr>
        </w:r>
        <w:r>
          <w:rPr>
            <w:noProof/>
            <w:webHidden/>
          </w:rPr>
          <w:fldChar w:fldCharType="separate"/>
        </w:r>
        <w:r>
          <w:rPr>
            <w:noProof/>
            <w:webHidden/>
          </w:rPr>
          <w:t>1</w:t>
        </w:r>
        <w:r>
          <w:rPr>
            <w:noProof/>
            <w:webHidden/>
          </w:rPr>
          <w:fldChar w:fldCharType="end"/>
        </w:r>
      </w:hyperlink>
    </w:p>
    <w:p w14:paraId="5F09EF0A" w14:textId="505015F1"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2" w:history="1">
        <w:r w:rsidRPr="00667964">
          <w:rPr>
            <w:rStyle w:val="Hiperpovezava"/>
            <w:noProof/>
          </w:rPr>
          <w:t>2 DIVJA ODLAGALIŠČA V SLOVENIJI</w:t>
        </w:r>
        <w:r>
          <w:rPr>
            <w:noProof/>
            <w:webHidden/>
          </w:rPr>
          <w:tab/>
        </w:r>
        <w:r>
          <w:rPr>
            <w:noProof/>
            <w:webHidden/>
          </w:rPr>
          <w:fldChar w:fldCharType="begin"/>
        </w:r>
        <w:r>
          <w:rPr>
            <w:noProof/>
            <w:webHidden/>
          </w:rPr>
          <w:instrText xml:space="preserve"> PAGEREF _Toc143428272 \h </w:instrText>
        </w:r>
        <w:r>
          <w:rPr>
            <w:noProof/>
            <w:webHidden/>
          </w:rPr>
        </w:r>
        <w:r>
          <w:rPr>
            <w:noProof/>
            <w:webHidden/>
          </w:rPr>
          <w:fldChar w:fldCharType="separate"/>
        </w:r>
        <w:r>
          <w:rPr>
            <w:noProof/>
            <w:webHidden/>
          </w:rPr>
          <w:t>2</w:t>
        </w:r>
        <w:r>
          <w:rPr>
            <w:noProof/>
            <w:webHidden/>
          </w:rPr>
          <w:fldChar w:fldCharType="end"/>
        </w:r>
      </w:hyperlink>
    </w:p>
    <w:p w14:paraId="1B2443A1" w14:textId="4F8F2732"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3" w:history="1">
        <w:r w:rsidRPr="00667964">
          <w:rPr>
            <w:rStyle w:val="Hiperpovezava"/>
            <w:noProof/>
          </w:rPr>
          <w:t>2.1 NASTANEK DIVJIH ODLAGALIŠČ</w:t>
        </w:r>
        <w:r>
          <w:rPr>
            <w:noProof/>
            <w:webHidden/>
          </w:rPr>
          <w:tab/>
        </w:r>
        <w:r>
          <w:rPr>
            <w:noProof/>
            <w:webHidden/>
          </w:rPr>
          <w:fldChar w:fldCharType="begin"/>
        </w:r>
        <w:r>
          <w:rPr>
            <w:noProof/>
            <w:webHidden/>
          </w:rPr>
          <w:instrText xml:space="preserve"> PAGEREF _Toc143428273 \h </w:instrText>
        </w:r>
        <w:r>
          <w:rPr>
            <w:noProof/>
            <w:webHidden/>
          </w:rPr>
        </w:r>
        <w:r>
          <w:rPr>
            <w:noProof/>
            <w:webHidden/>
          </w:rPr>
          <w:fldChar w:fldCharType="separate"/>
        </w:r>
        <w:r>
          <w:rPr>
            <w:noProof/>
            <w:webHidden/>
          </w:rPr>
          <w:t>2</w:t>
        </w:r>
        <w:r>
          <w:rPr>
            <w:noProof/>
            <w:webHidden/>
          </w:rPr>
          <w:fldChar w:fldCharType="end"/>
        </w:r>
      </w:hyperlink>
    </w:p>
    <w:p w14:paraId="594327AA" w14:textId="27954AE9"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4" w:history="1">
        <w:r w:rsidRPr="00667964">
          <w:rPr>
            <w:rStyle w:val="Hiperpovezava"/>
            <w:noProof/>
          </w:rPr>
          <w:t>2.2 PREPREČEVANJE DIVJIH ODLAGALIŠČ</w:t>
        </w:r>
        <w:r>
          <w:rPr>
            <w:noProof/>
            <w:webHidden/>
          </w:rPr>
          <w:tab/>
        </w:r>
        <w:r>
          <w:rPr>
            <w:noProof/>
            <w:webHidden/>
          </w:rPr>
          <w:fldChar w:fldCharType="begin"/>
        </w:r>
        <w:r>
          <w:rPr>
            <w:noProof/>
            <w:webHidden/>
          </w:rPr>
          <w:instrText xml:space="preserve"> PAGEREF _Toc143428274 \h </w:instrText>
        </w:r>
        <w:r>
          <w:rPr>
            <w:noProof/>
            <w:webHidden/>
          </w:rPr>
        </w:r>
        <w:r>
          <w:rPr>
            <w:noProof/>
            <w:webHidden/>
          </w:rPr>
          <w:fldChar w:fldCharType="separate"/>
        </w:r>
        <w:r>
          <w:rPr>
            <w:noProof/>
            <w:webHidden/>
          </w:rPr>
          <w:t>3</w:t>
        </w:r>
        <w:r>
          <w:rPr>
            <w:noProof/>
            <w:webHidden/>
          </w:rPr>
          <w:fldChar w:fldCharType="end"/>
        </w:r>
      </w:hyperlink>
    </w:p>
    <w:p w14:paraId="00559D19" w14:textId="35FE6D6C"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5" w:history="1">
        <w:r w:rsidRPr="00667964">
          <w:rPr>
            <w:rStyle w:val="Hiperpovezava"/>
            <w:noProof/>
          </w:rPr>
          <w:t>3 TRENUTNI SISTEM ZA PRIJAVO DIVJIH ODLAGALIŠČ</w:t>
        </w:r>
        <w:r>
          <w:rPr>
            <w:noProof/>
            <w:webHidden/>
          </w:rPr>
          <w:tab/>
        </w:r>
        <w:r>
          <w:rPr>
            <w:noProof/>
            <w:webHidden/>
          </w:rPr>
          <w:fldChar w:fldCharType="begin"/>
        </w:r>
        <w:r>
          <w:rPr>
            <w:noProof/>
            <w:webHidden/>
          </w:rPr>
          <w:instrText xml:space="preserve"> PAGEREF _Toc143428275 \h </w:instrText>
        </w:r>
        <w:r>
          <w:rPr>
            <w:noProof/>
            <w:webHidden/>
          </w:rPr>
        </w:r>
        <w:r>
          <w:rPr>
            <w:noProof/>
            <w:webHidden/>
          </w:rPr>
          <w:fldChar w:fldCharType="separate"/>
        </w:r>
        <w:r>
          <w:rPr>
            <w:noProof/>
            <w:webHidden/>
          </w:rPr>
          <w:t>4</w:t>
        </w:r>
        <w:r>
          <w:rPr>
            <w:noProof/>
            <w:webHidden/>
          </w:rPr>
          <w:fldChar w:fldCharType="end"/>
        </w:r>
      </w:hyperlink>
    </w:p>
    <w:p w14:paraId="6F78709E" w14:textId="0B12E9C3"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6" w:history="1">
        <w:r w:rsidRPr="00667964">
          <w:rPr>
            <w:rStyle w:val="Hiperpovezava"/>
            <w:noProof/>
          </w:rPr>
          <w:t>3.1 PRISTOJNI INŠPEKTORATI</w:t>
        </w:r>
        <w:r>
          <w:rPr>
            <w:noProof/>
            <w:webHidden/>
          </w:rPr>
          <w:tab/>
        </w:r>
        <w:r>
          <w:rPr>
            <w:noProof/>
            <w:webHidden/>
          </w:rPr>
          <w:fldChar w:fldCharType="begin"/>
        </w:r>
        <w:r>
          <w:rPr>
            <w:noProof/>
            <w:webHidden/>
          </w:rPr>
          <w:instrText xml:space="preserve"> PAGEREF _Toc143428276 \h </w:instrText>
        </w:r>
        <w:r>
          <w:rPr>
            <w:noProof/>
            <w:webHidden/>
          </w:rPr>
        </w:r>
        <w:r>
          <w:rPr>
            <w:noProof/>
            <w:webHidden/>
          </w:rPr>
          <w:fldChar w:fldCharType="separate"/>
        </w:r>
        <w:r>
          <w:rPr>
            <w:noProof/>
            <w:webHidden/>
          </w:rPr>
          <w:t>4</w:t>
        </w:r>
        <w:r>
          <w:rPr>
            <w:noProof/>
            <w:webHidden/>
          </w:rPr>
          <w:fldChar w:fldCharType="end"/>
        </w:r>
      </w:hyperlink>
    </w:p>
    <w:p w14:paraId="7A854180" w14:textId="36788658"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7" w:history="1">
        <w:r w:rsidRPr="00667964">
          <w:rPr>
            <w:rStyle w:val="Hiperpovezava"/>
            <w:noProof/>
          </w:rPr>
          <w:t>3.2 DRUGI NAČINI PRIJAVE DIVJIH ODLAGALIŠČ</w:t>
        </w:r>
        <w:r>
          <w:rPr>
            <w:noProof/>
            <w:webHidden/>
          </w:rPr>
          <w:tab/>
        </w:r>
        <w:r>
          <w:rPr>
            <w:noProof/>
            <w:webHidden/>
          </w:rPr>
          <w:fldChar w:fldCharType="begin"/>
        </w:r>
        <w:r>
          <w:rPr>
            <w:noProof/>
            <w:webHidden/>
          </w:rPr>
          <w:instrText xml:space="preserve"> PAGEREF _Toc143428277 \h </w:instrText>
        </w:r>
        <w:r>
          <w:rPr>
            <w:noProof/>
            <w:webHidden/>
          </w:rPr>
        </w:r>
        <w:r>
          <w:rPr>
            <w:noProof/>
            <w:webHidden/>
          </w:rPr>
          <w:fldChar w:fldCharType="separate"/>
        </w:r>
        <w:r>
          <w:rPr>
            <w:noProof/>
            <w:webHidden/>
          </w:rPr>
          <w:t>7</w:t>
        </w:r>
        <w:r>
          <w:rPr>
            <w:noProof/>
            <w:webHidden/>
          </w:rPr>
          <w:fldChar w:fldCharType="end"/>
        </w:r>
      </w:hyperlink>
    </w:p>
    <w:p w14:paraId="652ECD80" w14:textId="020E6F29"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8" w:history="1">
        <w:r w:rsidRPr="00667964">
          <w:rPr>
            <w:rStyle w:val="Hiperpovezava"/>
            <w:noProof/>
          </w:rPr>
          <w:t>4 SPECIFIKACIJA ZAHTEV</w:t>
        </w:r>
        <w:r>
          <w:rPr>
            <w:noProof/>
            <w:webHidden/>
          </w:rPr>
          <w:tab/>
        </w:r>
        <w:r>
          <w:rPr>
            <w:noProof/>
            <w:webHidden/>
          </w:rPr>
          <w:fldChar w:fldCharType="begin"/>
        </w:r>
        <w:r>
          <w:rPr>
            <w:noProof/>
            <w:webHidden/>
          </w:rPr>
          <w:instrText xml:space="preserve"> PAGEREF _Toc143428278 \h </w:instrText>
        </w:r>
        <w:r>
          <w:rPr>
            <w:noProof/>
            <w:webHidden/>
          </w:rPr>
        </w:r>
        <w:r>
          <w:rPr>
            <w:noProof/>
            <w:webHidden/>
          </w:rPr>
          <w:fldChar w:fldCharType="separate"/>
        </w:r>
        <w:r>
          <w:rPr>
            <w:noProof/>
            <w:webHidden/>
          </w:rPr>
          <w:t>7</w:t>
        </w:r>
        <w:r>
          <w:rPr>
            <w:noProof/>
            <w:webHidden/>
          </w:rPr>
          <w:fldChar w:fldCharType="end"/>
        </w:r>
      </w:hyperlink>
    </w:p>
    <w:p w14:paraId="4F8E8708" w14:textId="2F62C451"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9" w:history="1">
        <w:r w:rsidRPr="00667964">
          <w:rPr>
            <w:rStyle w:val="Hiperpovezava"/>
            <w:noProof/>
          </w:rPr>
          <w:t>4.1 UPORABNIŠKE VLOGE</w:t>
        </w:r>
        <w:r>
          <w:rPr>
            <w:noProof/>
            <w:webHidden/>
          </w:rPr>
          <w:tab/>
        </w:r>
        <w:r>
          <w:rPr>
            <w:noProof/>
            <w:webHidden/>
          </w:rPr>
          <w:fldChar w:fldCharType="begin"/>
        </w:r>
        <w:r>
          <w:rPr>
            <w:noProof/>
            <w:webHidden/>
          </w:rPr>
          <w:instrText xml:space="preserve"> PAGEREF _Toc143428279 \h </w:instrText>
        </w:r>
        <w:r>
          <w:rPr>
            <w:noProof/>
            <w:webHidden/>
          </w:rPr>
        </w:r>
        <w:r>
          <w:rPr>
            <w:noProof/>
            <w:webHidden/>
          </w:rPr>
          <w:fldChar w:fldCharType="separate"/>
        </w:r>
        <w:r>
          <w:rPr>
            <w:noProof/>
            <w:webHidden/>
          </w:rPr>
          <w:t>7</w:t>
        </w:r>
        <w:r>
          <w:rPr>
            <w:noProof/>
            <w:webHidden/>
          </w:rPr>
          <w:fldChar w:fldCharType="end"/>
        </w:r>
      </w:hyperlink>
    </w:p>
    <w:p w14:paraId="29DF2E73" w14:textId="2F38FC3F"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0" w:history="1">
        <w:r w:rsidRPr="00667964">
          <w:rPr>
            <w:rStyle w:val="Hiperpovezava"/>
            <w:noProof/>
          </w:rPr>
          <w:t>4.2 FUNKCIONALNE ZAHTEVE</w:t>
        </w:r>
        <w:r>
          <w:rPr>
            <w:noProof/>
            <w:webHidden/>
          </w:rPr>
          <w:tab/>
        </w:r>
        <w:r>
          <w:rPr>
            <w:noProof/>
            <w:webHidden/>
          </w:rPr>
          <w:fldChar w:fldCharType="begin"/>
        </w:r>
        <w:r>
          <w:rPr>
            <w:noProof/>
            <w:webHidden/>
          </w:rPr>
          <w:instrText xml:space="preserve"> PAGEREF _Toc143428280 \h </w:instrText>
        </w:r>
        <w:r>
          <w:rPr>
            <w:noProof/>
            <w:webHidden/>
          </w:rPr>
        </w:r>
        <w:r>
          <w:rPr>
            <w:noProof/>
            <w:webHidden/>
          </w:rPr>
          <w:fldChar w:fldCharType="separate"/>
        </w:r>
        <w:r>
          <w:rPr>
            <w:noProof/>
            <w:webHidden/>
          </w:rPr>
          <w:t>8</w:t>
        </w:r>
        <w:r>
          <w:rPr>
            <w:noProof/>
            <w:webHidden/>
          </w:rPr>
          <w:fldChar w:fldCharType="end"/>
        </w:r>
      </w:hyperlink>
    </w:p>
    <w:p w14:paraId="7205C4DF" w14:textId="07CE1C31"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1" w:history="1">
        <w:r w:rsidRPr="00667964">
          <w:rPr>
            <w:rStyle w:val="Hiperpovezava"/>
            <w:noProof/>
          </w:rPr>
          <w:t>4.3 NEFUNKCIONALNE ZAHTEVE</w:t>
        </w:r>
        <w:r>
          <w:rPr>
            <w:noProof/>
            <w:webHidden/>
          </w:rPr>
          <w:tab/>
        </w:r>
        <w:r>
          <w:rPr>
            <w:noProof/>
            <w:webHidden/>
          </w:rPr>
          <w:fldChar w:fldCharType="begin"/>
        </w:r>
        <w:r>
          <w:rPr>
            <w:noProof/>
            <w:webHidden/>
          </w:rPr>
          <w:instrText xml:space="preserve"> PAGEREF _Toc143428281 \h </w:instrText>
        </w:r>
        <w:r>
          <w:rPr>
            <w:noProof/>
            <w:webHidden/>
          </w:rPr>
        </w:r>
        <w:r>
          <w:rPr>
            <w:noProof/>
            <w:webHidden/>
          </w:rPr>
          <w:fldChar w:fldCharType="separate"/>
        </w:r>
        <w:r>
          <w:rPr>
            <w:noProof/>
            <w:webHidden/>
          </w:rPr>
          <w:t>15</w:t>
        </w:r>
        <w:r>
          <w:rPr>
            <w:noProof/>
            <w:webHidden/>
          </w:rPr>
          <w:fldChar w:fldCharType="end"/>
        </w:r>
      </w:hyperlink>
    </w:p>
    <w:p w14:paraId="625E89B5" w14:textId="7A7F0BFB"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2" w:history="1">
        <w:r w:rsidRPr="00667964">
          <w:rPr>
            <w:rStyle w:val="Hiperpovezava"/>
            <w:noProof/>
          </w:rPr>
          <w:t>4.4 SLOVAR POJMOV</w:t>
        </w:r>
        <w:r>
          <w:rPr>
            <w:noProof/>
            <w:webHidden/>
          </w:rPr>
          <w:tab/>
        </w:r>
        <w:r>
          <w:rPr>
            <w:noProof/>
            <w:webHidden/>
          </w:rPr>
          <w:fldChar w:fldCharType="begin"/>
        </w:r>
        <w:r>
          <w:rPr>
            <w:noProof/>
            <w:webHidden/>
          </w:rPr>
          <w:instrText xml:space="preserve"> PAGEREF _Toc143428282 \h </w:instrText>
        </w:r>
        <w:r>
          <w:rPr>
            <w:noProof/>
            <w:webHidden/>
          </w:rPr>
        </w:r>
        <w:r>
          <w:rPr>
            <w:noProof/>
            <w:webHidden/>
          </w:rPr>
          <w:fldChar w:fldCharType="separate"/>
        </w:r>
        <w:r>
          <w:rPr>
            <w:noProof/>
            <w:webHidden/>
          </w:rPr>
          <w:t>16</w:t>
        </w:r>
        <w:r>
          <w:rPr>
            <w:noProof/>
            <w:webHidden/>
          </w:rPr>
          <w:fldChar w:fldCharType="end"/>
        </w:r>
      </w:hyperlink>
    </w:p>
    <w:p w14:paraId="5FD5D7C4" w14:textId="75E6CB49"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3" w:history="1">
        <w:r w:rsidRPr="00667964">
          <w:rPr>
            <w:rStyle w:val="Hiperpovezava"/>
            <w:noProof/>
          </w:rPr>
          <w:t>4.5 DIAGRAM PRIMEROV UPORABE</w:t>
        </w:r>
        <w:r>
          <w:rPr>
            <w:noProof/>
            <w:webHidden/>
          </w:rPr>
          <w:tab/>
        </w:r>
        <w:r>
          <w:rPr>
            <w:noProof/>
            <w:webHidden/>
          </w:rPr>
          <w:fldChar w:fldCharType="begin"/>
        </w:r>
        <w:r>
          <w:rPr>
            <w:noProof/>
            <w:webHidden/>
          </w:rPr>
          <w:instrText xml:space="preserve"> PAGEREF _Toc143428283 \h </w:instrText>
        </w:r>
        <w:r>
          <w:rPr>
            <w:noProof/>
            <w:webHidden/>
          </w:rPr>
        </w:r>
        <w:r>
          <w:rPr>
            <w:noProof/>
            <w:webHidden/>
          </w:rPr>
          <w:fldChar w:fldCharType="separate"/>
        </w:r>
        <w:r>
          <w:rPr>
            <w:noProof/>
            <w:webHidden/>
          </w:rPr>
          <w:t>17</w:t>
        </w:r>
        <w:r>
          <w:rPr>
            <w:noProof/>
            <w:webHidden/>
          </w:rPr>
          <w:fldChar w:fldCharType="end"/>
        </w:r>
      </w:hyperlink>
    </w:p>
    <w:p w14:paraId="29C37370" w14:textId="56BA416B"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4" w:history="1">
        <w:r w:rsidRPr="00667964">
          <w:rPr>
            <w:rStyle w:val="Hiperpovezava"/>
            <w:noProof/>
          </w:rPr>
          <w:t>4.6 OPIS VMESNIKOV</w:t>
        </w:r>
        <w:r>
          <w:rPr>
            <w:noProof/>
            <w:webHidden/>
          </w:rPr>
          <w:tab/>
        </w:r>
        <w:r>
          <w:rPr>
            <w:noProof/>
            <w:webHidden/>
          </w:rPr>
          <w:fldChar w:fldCharType="begin"/>
        </w:r>
        <w:r>
          <w:rPr>
            <w:noProof/>
            <w:webHidden/>
          </w:rPr>
          <w:instrText xml:space="preserve"> PAGEREF _Toc143428284 \h </w:instrText>
        </w:r>
        <w:r>
          <w:rPr>
            <w:noProof/>
            <w:webHidden/>
          </w:rPr>
        </w:r>
        <w:r>
          <w:rPr>
            <w:noProof/>
            <w:webHidden/>
          </w:rPr>
          <w:fldChar w:fldCharType="separate"/>
        </w:r>
        <w:r>
          <w:rPr>
            <w:noProof/>
            <w:webHidden/>
          </w:rPr>
          <w:t>18</w:t>
        </w:r>
        <w:r>
          <w:rPr>
            <w:noProof/>
            <w:webHidden/>
          </w:rPr>
          <w:fldChar w:fldCharType="end"/>
        </w:r>
      </w:hyperlink>
    </w:p>
    <w:p w14:paraId="4A30657B" w14:textId="36E56D46"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85" w:history="1">
        <w:r w:rsidRPr="00667964">
          <w:rPr>
            <w:rStyle w:val="Hiperpovezava"/>
            <w:noProof/>
          </w:rPr>
          <w:t>5 ZASNOVA INFORMACIJSKE REŠITVE ZA PROCES PRIJAVE DIVJEGA ODLAGALIŠČA</w:t>
        </w:r>
        <w:r>
          <w:rPr>
            <w:noProof/>
            <w:webHidden/>
          </w:rPr>
          <w:tab/>
        </w:r>
        <w:r>
          <w:rPr>
            <w:noProof/>
            <w:webHidden/>
          </w:rPr>
          <w:fldChar w:fldCharType="begin"/>
        </w:r>
        <w:r>
          <w:rPr>
            <w:noProof/>
            <w:webHidden/>
          </w:rPr>
          <w:instrText xml:space="preserve"> PAGEREF _Toc143428285 \h </w:instrText>
        </w:r>
        <w:r>
          <w:rPr>
            <w:noProof/>
            <w:webHidden/>
          </w:rPr>
        </w:r>
        <w:r>
          <w:rPr>
            <w:noProof/>
            <w:webHidden/>
          </w:rPr>
          <w:fldChar w:fldCharType="separate"/>
        </w:r>
        <w:r>
          <w:rPr>
            <w:noProof/>
            <w:webHidden/>
          </w:rPr>
          <w:t>19</w:t>
        </w:r>
        <w:r>
          <w:rPr>
            <w:noProof/>
            <w:webHidden/>
          </w:rPr>
          <w:fldChar w:fldCharType="end"/>
        </w:r>
      </w:hyperlink>
    </w:p>
    <w:p w14:paraId="3DB1F8B3" w14:textId="1A143581"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6" w:history="1">
        <w:r w:rsidRPr="00667964">
          <w:rPr>
            <w:rStyle w:val="Hiperpovezava"/>
            <w:bCs/>
            <w:noProof/>
          </w:rPr>
          <w:t>5.1 PROCESNI MODEL PRIJAVE DIVJEGA ODLAGALIŠČA V NOVEM SISTEMU</w:t>
        </w:r>
        <w:r>
          <w:rPr>
            <w:noProof/>
            <w:webHidden/>
          </w:rPr>
          <w:tab/>
        </w:r>
        <w:r>
          <w:rPr>
            <w:noProof/>
            <w:webHidden/>
          </w:rPr>
          <w:fldChar w:fldCharType="begin"/>
        </w:r>
        <w:r>
          <w:rPr>
            <w:noProof/>
            <w:webHidden/>
          </w:rPr>
          <w:instrText xml:space="preserve"> PAGEREF _Toc143428286 \h </w:instrText>
        </w:r>
        <w:r>
          <w:rPr>
            <w:noProof/>
            <w:webHidden/>
          </w:rPr>
        </w:r>
        <w:r>
          <w:rPr>
            <w:noProof/>
            <w:webHidden/>
          </w:rPr>
          <w:fldChar w:fldCharType="separate"/>
        </w:r>
        <w:r>
          <w:rPr>
            <w:noProof/>
            <w:webHidden/>
          </w:rPr>
          <w:t>19</w:t>
        </w:r>
        <w:r>
          <w:rPr>
            <w:noProof/>
            <w:webHidden/>
          </w:rPr>
          <w:fldChar w:fldCharType="end"/>
        </w:r>
      </w:hyperlink>
    </w:p>
    <w:p w14:paraId="6F9EBCC6" w14:textId="3BEB5F6B"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7" w:history="1">
        <w:r w:rsidRPr="00667964">
          <w:rPr>
            <w:rStyle w:val="Hiperpovezava"/>
            <w:bCs/>
            <w:noProof/>
          </w:rPr>
          <w:t>5.2</w:t>
        </w:r>
        <w:r w:rsidRPr="00667964">
          <w:rPr>
            <w:rStyle w:val="Hiperpovezava"/>
            <w:noProof/>
          </w:rPr>
          <w:t xml:space="preserve"> PODATKOVNA BAZA</w:t>
        </w:r>
        <w:r>
          <w:rPr>
            <w:noProof/>
            <w:webHidden/>
          </w:rPr>
          <w:tab/>
        </w:r>
        <w:r>
          <w:rPr>
            <w:noProof/>
            <w:webHidden/>
          </w:rPr>
          <w:fldChar w:fldCharType="begin"/>
        </w:r>
        <w:r>
          <w:rPr>
            <w:noProof/>
            <w:webHidden/>
          </w:rPr>
          <w:instrText xml:space="preserve"> PAGEREF _Toc143428287 \h </w:instrText>
        </w:r>
        <w:r>
          <w:rPr>
            <w:noProof/>
            <w:webHidden/>
          </w:rPr>
        </w:r>
        <w:r>
          <w:rPr>
            <w:noProof/>
            <w:webHidden/>
          </w:rPr>
          <w:fldChar w:fldCharType="separate"/>
        </w:r>
        <w:r>
          <w:rPr>
            <w:noProof/>
            <w:webHidden/>
          </w:rPr>
          <w:t>21</w:t>
        </w:r>
        <w:r>
          <w:rPr>
            <w:noProof/>
            <w:webHidden/>
          </w:rPr>
          <w:fldChar w:fldCharType="end"/>
        </w:r>
      </w:hyperlink>
    </w:p>
    <w:p w14:paraId="37BCD84A" w14:textId="4AE694CF"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8" w:history="1">
        <w:r w:rsidRPr="00667964">
          <w:rPr>
            <w:rStyle w:val="Hiperpovezava"/>
            <w:bCs/>
            <w:noProof/>
          </w:rPr>
          <w:t>5.3</w:t>
        </w:r>
        <w:r w:rsidRPr="00667964">
          <w:rPr>
            <w:rStyle w:val="Hiperpovezava"/>
            <w:noProof/>
          </w:rPr>
          <w:t xml:space="preserve"> ANGULAR(FRONTEND)</w:t>
        </w:r>
        <w:r>
          <w:rPr>
            <w:noProof/>
            <w:webHidden/>
          </w:rPr>
          <w:tab/>
        </w:r>
        <w:r>
          <w:rPr>
            <w:noProof/>
            <w:webHidden/>
          </w:rPr>
          <w:fldChar w:fldCharType="begin"/>
        </w:r>
        <w:r>
          <w:rPr>
            <w:noProof/>
            <w:webHidden/>
          </w:rPr>
          <w:instrText xml:space="preserve"> PAGEREF _Toc143428288 \h </w:instrText>
        </w:r>
        <w:r>
          <w:rPr>
            <w:noProof/>
            <w:webHidden/>
          </w:rPr>
        </w:r>
        <w:r>
          <w:rPr>
            <w:noProof/>
            <w:webHidden/>
          </w:rPr>
          <w:fldChar w:fldCharType="separate"/>
        </w:r>
        <w:r>
          <w:rPr>
            <w:noProof/>
            <w:webHidden/>
          </w:rPr>
          <w:t>22</w:t>
        </w:r>
        <w:r>
          <w:rPr>
            <w:noProof/>
            <w:webHidden/>
          </w:rPr>
          <w:fldChar w:fldCharType="end"/>
        </w:r>
      </w:hyperlink>
    </w:p>
    <w:p w14:paraId="62C25923" w14:textId="106D32EA" w:rsidR="00C56549" w:rsidRDefault="00C56549">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9" w:history="1">
        <w:r w:rsidRPr="00667964">
          <w:rPr>
            <w:rStyle w:val="Hiperpovezava"/>
            <w:bCs/>
            <w:noProof/>
          </w:rPr>
          <w:t>5.4</w:t>
        </w:r>
        <w:r w:rsidRPr="00667964">
          <w:rPr>
            <w:rStyle w:val="Hiperpovezava"/>
            <w:noProof/>
          </w:rPr>
          <w:t xml:space="preserve"> SPRING BOOT(BACKEND)</w:t>
        </w:r>
        <w:r>
          <w:rPr>
            <w:noProof/>
            <w:webHidden/>
          </w:rPr>
          <w:tab/>
        </w:r>
        <w:r>
          <w:rPr>
            <w:noProof/>
            <w:webHidden/>
          </w:rPr>
          <w:fldChar w:fldCharType="begin"/>
        </w:r>
        <w:r>
          <w:rPr>
            <w:noProof/>
            <w:webHidden/>
          </w:rPr>
          <w:instrText xml:space="preserve"> PAGEREF _Toc143428289 \h </w:instrText>
        </w:r>
        <w:r>
          <w:rPr>
            <w:noProof/>
            <w:webHidden/>
          </w:rPr>
        </w:r>
        <w:r>
          <w:rPr>
            <w:noProof/>
            <w:webHidden/>
          </w:rPr>
          <w:fldChar w:fldCharType="separate"/>
        </w:r>
        <w:r>
          <w:rPr>
            <w:noProof/>
            <w:webHidden/>
          </w:rPr>
          <w:t>22</w:t>
        </w:r>
        <w:r>
          <w:rPr>
            <w:noProof/>
            <w:webHidden/>
          </w:rPr>
          <w:fldChar w:fldCharType="end"/>
        </w:r>
      </w:hyperlink>
    </w:p>
    <w:p w14:paraId="54E26DC7" w14:textId="190DB304" w:rsidR="00C56549" w:rsidRDefault="00C56549">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90" w:history="1">
        <w:r w:rsidRPr="00667964">
          <w:rPr>
            <w:rStyle w:val="Hiperpovezava"/>
            <w:noProof/>
          </w:rPr>
          <w:t>LITRETURA IN VIRI</w:t>
        </w:r>
        <w:r>
          <w:rPr>
            <w:noProof/>
            <w:webHidden/>
          </w:rPr>
          <w:tab/>
        </w:r>
        <w:r>
          <w:rPr>
            <w:noProof/>
            <w:webHidden/>
          </w:rPr>
          <w:fldChar w:fldCharType="begin"/>
        </w:r>
        <w:r>
          <w:rPr>
            <w:noProof/>
            <w:webHidden/>
          </w:rPr>
          <w:instrText xml:space="preserve"> PAGEREF _Toc143428290 \h </w:instrText>
        </w:r>
        <w:r>
          <w:rPr>
            <w:noProof/>
            <w:webHidden/>
          </w:rPr>
        </w:r>
        <w:r>
          <w:rPr>
            <w:noProof/>
            <w:webHidden/>
          </w:rPr>
          <w:fldChar w:fldCharType="separate"/>
        </w:r>
        <w:r>
          <w:rPr>
            <w:noProof/>
            <w:webHidden/>
          </w:rPr>
          <w:t>23</w:t>
        </w:r>
        <w:r>
          <w:rPr>
            <w:noProof/>
            <w:webHidden/>
          </w:rPr>
          <w:fldChar w:fldCharType="end"/>
        </w:r>
      </w:hyperlink>
    </w:p>
    <w:p w14:paraId="1D0EE521" w14:textId="0D9A51E0"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43428270"/>
      <w:r>
        <w:lastRenderedPageBreak/>
        <w:t>KAZALO PONAZORITEV</w:t>
      </w:r>
      <w:bookmarkEnd w:id="3"/>
    </w:p>
    <w:p w14:paraId="3396D7F2" w14:textId="17F979F6" w:rsidR="001B6954" w:rsidRDefault="00566CB3" w:rsidP="001B6954">
      <w:r>
        <w:t>KAZALO SLIK</w:t>
      </w:r>
    </w:p>
    <w:p w14:paraId="130F627A" w14:textId="73DE850C" w:rsidR="00C56549"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43428308" w:history="1">
        <w:r w:rsidR="00C56549" w:rsidRPr="00FE7106">
          <w:rPr>
            <w:rStyle w:val="Hiperpovezava"/>
            <w:b/>
            <w:bCs/>
            <w:noProof/>
          </w:rPr>
          <w:t>Slika 1: UML diagram za aplikacijo</w:t>
        </w:r>
        <w:r w:rsidR="00C56549">
          <w:rPr>
            <w:noProof/>
            <w:webHidden/>
          </w:rPr>
          <w:tab/>
        </w:r>
        <w:r w:rsidR="00C56549">
          <w:rPr>
            <w:noProof/>
            <w:webHidden/>
          </w:rPr>
          <w:fldChar w:fldCharType="begin"/>
        </w:r>
        <w:r w:rsidR="00C56549">
          <w:rPr>
            <w:noProof/>
            <w:webHidden/>
          </w:rPr>
          <w:instrText xml:space="preserve"> PAGEREF _Toc143428308 \h </w:instrText>
        </w:r>
        <w:r w:rsidR="00C56549">
          <w:rPr>
            <w:noProof/>
            <w:webHidden/>
          </w:rPr>
        </w:r>
        <w:r w:rsidR="00C56549">
          <w:rPr>
            <w:noProof/>
            <w:webHidden/>
          </w:rPr>
          <w:fldChar w:fldCharType="separate"/>
        </w:r>
        <w:r w:rsidR="00C56549">
          <w:rPr>
            <w:noProof/>
            <w:webHidden/>
          </w:rPr>
          <w:t>17</w:t>
        </w:r>
        <w:r w:rsidR="00C56549">
          <w:rPr>
            <w:noProof/>
            <w:webHidden/>
          </w:rPr>
          <w:fldChar w:fldCharType="end"/>
        </w:r>
      </w:hyperlink>
    </w:p>
    <w:p w14:paraId="504195CC" w14:textId="44BD7384" w:rsidR="00C56549" w:rsidRDefault="00C56549">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09" w:history="1">
        <w:r w:rsidRPr="00FE7106">
          <w:rPr>
            <w:rStyle w:val="Hiperpovezava"/>
            <w:b/>
            <w:bCs/>
            <w:noProof/>
          </w:rPr>
          <w:t>Slika 2: Zaslonska maska-prikaz divjih odlagališč</w:t>
        </w:r>
        <w:r>
          <w:rPr>
            <w:noProof/>
            <w:webHidden/>
          </w:rPr>
          <w:tab/>
        </w:r>
        <w:r>
          <w:rPr>
            <w:noProof/>
            <w:webHidden/>
          </w:rPr>
          <w:fldChar w:fldCharType="begin"/>
        </w:r>
        <w:r>
          <w:rPr>
            <w:noProof/>
            <w:webHidden/>
          </w:rPr>
          <w:instrText xml:space="preserve"> PAGEREF _Toc143428309 \h </w:instrText>
        </w:r>
        <w:r>
          <w:rPr>
            <w:noProof/>
            <w:webHidden/>
          </w:rPr>
        </w:r>
        <w:r>
          <w:rPr>
            <w:noProof/>
            <w:webHidden/>
          </w:rPr>
          <w:fldChar w:fldCharType="separate"/>
        </w:r>
        <w:r>
          <w:rPr>
            <w:noProof/>
            <w:webHidden/>
          </w:rPr>
          <w:t>18</w:t>
        </w:r>
        <w:r>
          <w:rPr>
            <w:noProof/>
            <w:webHidden/>
          </w:rPr>
          <w:fldChar w:fldCharType="end"/>
        </w:r>
      </w:hyperlink>
    </w:p>
    <w:p w14:paraId="7F1C84C7" w14:textId="4525791A" w:rsidR="00C56549" w:rsidRDefault="00C56549">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0" w:history="1">
        <w:r w:rsidRPr="00FE7106">
          <w:rPr>
            <w:rStyle w:val="Hiperpovezava"/>
            <w:b/>
            <w:bCs/>
            <w:noProof/>
          </w:rPr>
          <w:t>Slika 3: Zaslonska maska-prikaz podatkov o izbranem divjem odlagališču</w:t>
        </w:r>
        <w:r>
          <w:rPr>
            <w:noProof/>
            <w:webHidden/>
          </w:rPr>
          <w:tab/>
        </w:r>
        <w:r>
          <w:rPr>
            <w:noProof/>
            <w:webHidden/>
          </w:rPr>
          <w:fldChar w:fldCharType="begin"/>
        </w:r>
        <w:r>
          <w:rPr>
            <w:noProof/>
            <w:webHidden/>
          </w:rPr>
          <w:instrText xml:space="preserve"> PAGEREF _Toc143428310 \h </w:instrText>
        </w:r>
        <w:r>
          <w:rPr>
            <w:noProof/>
            <w:webHidden/>
          </w:rPr>
        </w:r>
        <w:r>
          <w:rPr>
            <w:noProof/>
            <w:webHidden/>
          </w:rPr>
          <w:fldChar w:fldCharType="separate"/>
        </w:r>
        <w:r>
          <w:rPr>
            <w:noProof/>
            <w:webHidden/>
          </w:rPr>
          <w:t>18</w:t>
        </w:r>
        <w:r>
          <w:rPr>
            <w:noProof/>
            <w:webHidden/>
          </w:rPr>
          <w:fldChar w:fldCharType="end"/>
        </w:r>
      </w:hyperlink>
    </w:p>
    <w:p w14:paraId="041EC60D" w14:textId="519FF140" w:rsidR="00C56549" w:rsidRDefault="00C56549">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1" w:history="1">
        <w:r w:rsidRPr="00FE7106">
          <w:rPr>
            <w:rStyle w:val="Hiperpovezava"/>
            <w:b/>
            <w:bCs/>
            <w:noProof/>
          </w:rPr>
          <w:t>Slika 4: Zaslonska maska-prijava uporabnika v sistem</w:t>
        </w:r>
        <w:r>
          <w:rPr>
            <w:noProof/>
            <w:webHidden/>
          </w:rPr>
          <w:tab/>
        </w:r>
        <w:r>
          <w:rPr>
            <w:noProof/>
            <w:webHidden/>
          </w:rPr>
          <w:fldChar w:fldCharType="begin"/>
        </w:r>
        <w:r>
          <w:rPr>
            <w:noProof/>
            <w:webHidden/>
          </w:rPr>
          <w:instrText xml:space="preserve"> PAGEREF _Toc143428311 \h </w:instrText>
        </w:r>
        <w:r>
          <w:rPr>
            <w:noProof/>
            <w:webHidden/>
          </w:rPr>
        </w:r>
        <w:r>
          <w:rPr>
            <w:noProof/>
            <w:webHidden/>
          </w:rPr>
          <w:fldChar w:fldCharType="separate"/>
        </w:r>
        <w:r>
          <w:rPr>
            <w:noProof/>
            <w:webHidden/>
          </w:rPr>
          <w:t>19</w:t>
        </w:r>
        <w:r>
          <w:rPr>
            <w:noProof/>
            <w:webHidden/>
          </w:rPr>
          <w:fldChar w:fldCharType="end"/>
        </w:r>
      </w:hyperlink>
    </w:p>
    <w:p w14:paraId="2BA088A9" w14:textId="502D6D45" w:rsidR="00C56549" w:rsidRDefault="00C56549">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2" w:history="1">
        <w:r w:rsidRPr="00FE7106">
          <w:rPr>
            <w:rStyle w:val="Hiperpovezava"/>
            <w:b/>
            <w:bCs/>
            <w:noProof/>
          </w:rPr>
          <w:t>Slika 5: celoten proces prijave divjega odlagališča</w:t>
        </w:r>
        <w:r>
          <w:rPr>
            <w:noProof/>
            <w:webHidden/>
          </w:rPr>
          <w:tab/>
        </w:r>
        <w:r>
          <w:rPr>
            <w:noProof/>
            <w:webHidden/>
          </w:rPr>
          <w:fldChar w:fldCharType="begin"/>
        </w:r>
        <w:r>
          <w:rPr>
            <w:noProof/>
            <w:webHidden/>
          </w:rPr>
          <w:instrText xml:space="preserve"> PAGEREF _Toc143428312 \h </w:instrText>
        </w:r>
        <w:r>
          <w:rPr>
            <w:noProof/>
            <w:webHidden/>
          </w:rPr>
        </w:r>
        <w:r>
          <w:rPr>
            <w:noProof/>
            <w:webHidden/>
          </w:rPr>
          <w:fldChar w:fldCharType="separate"/>
        </w:r>
        <w:r>
          <w:rPr>
            <w:noProof/>
            <w:webHidden/>
          </w:rPr>
          <w:t>21</w:t>
        </w:r>
        <w:r>
          <w:rPr>
            <w:noProof/>
            <w:webHidden/>
          </w:rPr>
          <w:fldChar w:fldCharType="end"/>
        </w:r>
      </w:hyperlink>
    </w:p>
    <w:p w14:paraId="22D15DF7" w14:textId="48A78E1D" w:rsidR="00566CB3" w:rsidRPr="001B6954" w:rsidRDefault="00566CB3" w:rsidP="001B6954">
      <w:r>
        <w:fldChar w:fldCharType="end"/>
      </w:r>
    </w:p>
    <w:p w14:paraId="753FCB63" w14:textId="4D227BA1" w:rsidR="00575FDE" w:rsidRDefault="00575FDE" w:rsidP="00575FDE">
      <w:r>
        <w:t>KAZALO TABEL</w:t>
      </w:r>
    </w:p>
    <w:p w14:paraId="7BACE995" w14:textId="03785C78" w:rsidR="00C56549"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43428316" w:history="1">
        <w:r w:rsidR="00C56549" w:rsidRPr="006730A1">
          <w:rPr>
            <w:rStyle w:val="Hiperpovezava"/>
            <w:b/>
            <w:bCs/>
            <w:noProof/>
          </w:rPr>
          <w:t>Tabela 1: legenda simbolov procesnega modela</w:t>
        </w:r>
        <w:r w:rsidR="00C56549">
          <w:rPr>
            <w:noProof/>
            <w:webHidden/>
          </w:rPr>
          <w:tab/>
        </w:r>
        <w:r w:rsidR="00C56549">
          <w:rPr>
            <w:noProof/>
            <w:webHidden/>
          </w:rPr>
          <w:fldChar w:fldCharType="begin"/>
        </w:r>
        <w:r w:rsidR="00C56549">
          <w:rPr>
            <w:noProof/>
            <w:webHidden/>
          </w:rPr>
          <w:instrText xml:space="preserve"> PAGEREF _Toc143428316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4148ED60" w14:textId="3389F73C"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43428271"/>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43428272"/>
      <w:r>
        <w:t>2 DIVJA ODLAGALIŠČA V SLOVENIJI</w:t>
      </w:r>
      <w:bookmarkEnd w:id="5"/>
    </w:p>
    <w:p w14:paraId="317CDBBD" w14:textId="035F12B1" w:rsidR="00052324" w:rsidRDefault="005732D2" w:rsidP="00052324">
      <w:r w:rsidRPr="005732D2">
        <w:t>Glede na najnovejše podatke iz Registra divjih odlagališč (stanje na dan 27. 12. 2014) v Sloveniji obstaja približno 9.437 neprečiščenih divjih odlagališč.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73B1DCD8" w14:textId="77777777" w:rsidR="006A150E" w:rsidRDefault="006A150E" w:rsidP="006A150E">
      <w:pPr>
        <w:pStyle w:val="Naslov2"/>
      </w:pPr>
      <w:bookmarkStart w:id="6" w:name="_Toc143428273"/>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123831">
        <w:t>mikroplastiko</w:t>
      </w:r>
      <w:proofErr w:type="spellEnd"/>
      <w:r w:rsidRPr="00123831">
        <w:t xml:space="preserve">,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w:t>
      </w:r>
      <w:proofErr w:type="spellStart"/>
      <w:r>
        <w:t>mikroplastike</w:t>
      </w:r>
      <w:proofErr w:type="spellEnd"/>
      <w:r>
        <w:t xml:space="preserve"> je, da ni dobrega načina za čiščenje </w:t>
      </w:r>
      <w:proofErr w:type="spellStart"/>
      <w:r>
        <w:t>mikroplastike</w:t>
      </w:r>
      <w:proofErr w:type="spellEnd"/>
      <w:r>
        <w:t xml:space="preserve"> iz narave. Divje odlagališče lahko očistimo ampak </w:t>
      </w:r>
      <w:proofErr w:type="spellStart"/>
      <w:r>
        <w:t>mikroplastika</w:t>
      </w:r>
      <w:proofErr w:type="spellEnd"/>
      <w:r>
        <w:t xml:space="preserve">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lastRenderedPageBreak/>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xml:space="preserve">, izpustijo strupene stvari v okolje. To pa, tako kot pri </w:t>
      </w:r>
      <w:proofErr w:type="spellStart"/>
      <w:r w:rsidR="00D35E7F">
        <w:t>mikroplastiki</w:t>
      </w:r>
      <w:proofErr w:type="spellEnd"/>
      <w:r w:rsidR="00D35E7F">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Default="006A150E" w:rsidP="006A150E">
      <w:pPr>
        <w:pStyle w:val="Naslov2"/>
      </w:pPr>
      <w:bookmarkStart w:id="7" w:name="_Toc143428274"/>
      <w:r>
        <w:t>2.2 PREPREČEVANJE DIVJIH ODLAGALIŠČ</w:t>
      </w:r>
      <w:bookmarkEnd w:id="7"/>
      <w:r>
        <w:t xml:space="preserve"> </w:t>
      </w:r>
    </w:p>
    <w:p w14:paraId="2C28DA65" w14:textId="6CE1D1F5" w:rsidR="000A1999" w:rsidRDefault="000A1999" w:rsidP="000A1999">
      <w:r>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t xml:space="preserve"> Ti stroški, pa bi lahko bili precej manjši, če bi bilo nekaj sredstev namenjenih za preprečevanje nastanka divjih odlagališč. </w:t>
      </w:r>
      <w:r w:rsidR="0042138F" w:rsidRPr="0042138F">
        <w:t>Da bi se soočili s tem izzivom, je ključno aktivno povezovanje in sodelovanje lokalnih skupnosti</w:t>
      </w:r>
      <w:r w:rsidR="0042138F">
        <w:t>,</w:t>
      </w:r>
      <w:r w:rsidR="0042138F" w:rsidRPr="0042138F">
        <w:t xml:space="preserve"> </w:t>
      </w:r>
      <w:r w:rsidR="0042138F">
        <w:t>p</w:t>
      </w:r>
      <w:r w:rsidR="0042138F" w:rsidRPr="0042138F">
        <w:t xml:space="preserve">oleg tega je potrebno razviti premišljene politike in instrumente za preprečevanje ter </w:t>
      </w:r>
      <w:r w:rsidR="0042138F">
        <w:t>te</w:t>
      </w:r>
      <w:r w:rsidR="0042138F" w:rsidRPr="0042138F">
        <w:t xml:space="preserve"> dosledno in kompetentno izvajati.</w:t>
      </w:r>
      <w:r w:rsidR="0042138F">
        <w:t xml:space="preserve"> </w:t>
      </w:r>
      <w:r w:rsidR="0042138F" w:rsidRPr="0042138F">
        <w:t>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Default="00601E85" w:rsidP="000A1999">
      <w:r>
        <w:t xml:space="preserve">Običajno </w:t>
      </w:r>
      <w:r w:rsidRPr="00601E85">
        <w:t xml:space="preserve">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w:t>
      </w:r>
      <w:r w:rsidRPr="00601E85">
        <w:lastRenderedPageBreak/>
        <w:t>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fldChar w:fldCharType="begin"/>
      </w:r>
      <w:r w:rsidR="00DE16FE">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fldChar w:fldCharType="separate"/>
      </w:r>
      <w:r w:rsidR="00DE16FE" w:rsidRPr="00DE16FE">
        <w:rPr>
          <w:rFonts w:cs="Arial"/>
        </w:rPr>
        <w:t>(Loznar et al., 2015)</w:t>
      </w:r>
      <w:r w:rsidR="00DE16FE">
        <w:fldChar w:fldCharType="end"/>
      </w:r>
      <w:r w:rsidRPr="00601E85">
        <w:t>.</w:t>
      </w:r>
    </w:p>
    <w:p w14:paraId="7D985D13" w14:textId="55B8DBFB" w:rsidR="0042138F" w:rsidRPr="000A1999" w:rsidRDefault="002A3316" w:rsidP="000A1999">
      <w:r>
        <w:t>Običajno se posamezniki in podjetja odločajo za odlaganje odpadkov na divja odlagališča, da bi se izognili stroškom legalne odstranitve. Podjetja,</w:t>
      </w:r>
      <w:r w:rsidR="0070390C">
        <w:t xml:space="preserve"> </w:t>
      </w:r>
      <w:r>
        <w:t>ki pri svojem delu, generirajo veliko odpadkov(</w:t>
      </w:r>
      <w:r w:rsidR="0070390C">
        <w:t>proizvodnja, gradbeništvo, kemične in farmacevtske industrije, Trgovinske in veleprodajne dejavnosti, gostinstvo</w:t>
      </w:r>
      <w:r>
        <w:t>)</w:t>
      </w:r>
      <w:r w:rsidR="0070390C">
        <w:t xml:space="preserve"> lahko z nelegalnim odlaganjem odpadkov p</w:t>
      </w:r>
      <w:r w:rsidR="0048241E">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Default="006A150E" w:rsidP="00052324"/>
    <w:p w14:paraId="10DAA36E" w14:textId="0EEA638D" w:rsidR="005732D2" w:rsidRDefault="005732D2" w:rsidP="005732D2">
      <w:pPr>
        <w:pStyle w:val="Naslov1"/>
      </w:pPr>
      <w:bookmarkStart w:id="8" w:name="_Toc143428275"/>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43428276"/>
      <w:r>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lastRenderedPageBreak/>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lastRenderedPageBreak/>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20AA777A" w:rsidR="00ED11BB" w:rsidRDefault="00E624B2" w:rsidP="00441578">
      <w:r w:rsidRPr="005E3B93">
        <w:rPr>
          <w:highlight w:val="yellow"/>
        </w:rPr>
        <w:t>Prijavo d</w:t>
      </w:r>
      <w:r w:rsidR="003807C7" w:rsidRPr="005E3B93">
        <w:rPr>
          <w:highlight w:val="yellow"/>
        </w:rPr>
        <w:t xml:space="preserve">ivje odlagališče </w:t>
      </w:r>
      <w:proofErr w:type="spellStart"/>
      <w:r w:rsidRPr="005E3B93">
        <w:rPr>
          <w:highlight w:val="yellow"/>
        </w:rPr>
        <w:t>ponavadi</w:t>
      </w:r>
      <w:proofErr w:type="spellEnd"/>
      <w:r w:rsidRPr="005E3B93">
        <w:rPr>
          <w:highlight w:val="yellow"/>
        </w:rPr>
        <w:t xml:space="preserve">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w:t>
      </w:r>
      <w:r>
        <w:lastRenderedPageBreak/>
        <w:t xml:space="preserve">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Naslov2"/>
      </w:pPr>
      <w:bookmarkStart w:id="10" w:name="_Toc143428277"/>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1A0A6C39"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DE16FE">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43428278"/>
      <w:r>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43428279"/>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lastRenderedPageBreak/>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43428280"/>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t>Izjemni tok(</w:t>
      </w:r>
      <w:proofErr w:type="spellStart"/>
      <w:r>
        <w:t>ovi</w:t>
      </w:r>
      <w:proofErr w:type="spellEnd"/>
      <w:r>
        <w:t>):</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02D9FC2D" w:rsidR="0041686B" w:rsidRDefault="0041686B" w:rsidP="002A31ED">
      <w:r w:rsidRPr="00D0126E">
        <w:t xml:space="preserve">Izjemni tok </w:t>
      </w:r>
      <w:r>
        <w:t xml:space="preserve">4 – </w:t>
      </w:r>
      <w:r w:rsidRPr="00D0126E">
        <w:t xml:space="preserve">Gost se ne more registrirati, </w:t>
      </w:r>
      <w:r>
        <w:t xml:space="preserve">ker je dvakrat </w:t>
      </w:r>
      <w:r w:rsidR="004B63B2">
        <w:t xml:space="preserve">vnesel napačne podatke pri registracij, zato mora pri </w:t>
      </w:r>
      <w:r w:rsidR="00B35397">
        <w:t>naslednjemu</w:t>
      </w:r>
      <w:r w:rsidR="004B63B2">
        <w:t xml:space="preserve"> poskusu rešiti še </w:t>
      </w:r>
      <w:proofErr w:type="spellStart"/>
      <w:r w:rsidR="004B63B2">
        <w:t>reCAPTCHO</w:t>
      </w:r>
      <w:proofErr w:type="spellEnd"/>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w:t>
      </w:r>
      <w:proofErr w:type="spellStart"/>
      <w:r w:rsidR="004B63B2">
        <w:t>ReCAPTCHA</w:t>
      </w:r>
      <w:proofErr w:type="spellEnd"/>
      <w:r w:rsidR="004B63B2">
        <w:t xml:space="preserve"> pomaga pri zaščiti spletne strani pred </w:t>
      </w:r>
      <w:proofErr w:type="spellStart"/>
      <w:r w:rsidR="004B63B2">
        <w:t>spamom</w:t>
      </w:r>
      <w:proofErr w:type="spellEnd"/>
      <w:r w:rsidR="004B63B2">
        <w:t xml:space="preserve"> in zlorabo.</w:t>
      </w:r>
    </w:p>
    <w:p w14:paraId="437F9F96" w14:textId="1A29334F" w:rsidR="00992B4B" w:rsidRDefault="00992B4B" w:rsidP="002A31ED">
      <w:r>
        <w:t xml:space="preserve">Prioriteta </w:t>
      </w:r>
      <w:proofErr w:type="spellStart"/>
      <w:r>
        <w:t>funkcionalosti</w:t>
      </w:r>
      <w:proofErr w:type="spellEnd"/>
      <w:r>
        <w:t xml:space="preserve"> – </w:t>
      </w:r>
      <w:proofErr w:type="spellStart"/>
      <w:r w:rsidRPr="00992B4B">
        <w:rPr>
          <w:i/>
          <w:iCs/>
        </w:rPr>
        <w:t>Must</w:t>
      </w:r>
      <w:proofErr w:type="spellEnd"/>
      <w:r w:rsidRPr="00992B4B">
        <w:rPr>
          <w:i/>
          <w:iCs/>
        </w:rPr>
        <w:t xml:space="preserve"> </w:t>
      </w:r>
      <w:proofErr w:type="spellStart"/>
      <w:r w:rsidRPr="00992B4B">
        <w:rPr>
          <w:i/>
          <w:iCs/>
        </w:rPr>
        <w:t>have</w:t>
      </w:r>
      <w:proofErr w:type="spellEnd"/>
    </w:p>
    <w:p w14:paraId="4AB1E538" w14:textId="06C382E0" w:rsidR="00992B4B" w:rsidRDefault="00992B4B" w:rsidP="002A31ED">
      <w:r w:rsidRPr="00992B4B">
        <w:rPr>
          <w:i/>
          <w:iCs/>
        </w:rPr>
        <w:lastRenderedPageBreak/>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w:t>
      </w:r>
      <w:proofErr w:type="spellStart"/>
      <w:r>
        <w:t>ovi</w:t>
      </w:r>
      <w:proofErr w:type="spellEnd"/>
      <w:r>
        <w:t>):</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w:t>
      </w:r>
      <w:proofErr w:type="spellStart"/>
      <w:r>
        <w:t>reCAPTCHA</w:t>
      </w:r>
      <w:proofErr w:type="spellEnd"/>
      <w:r>
        <w:t>, ki jo je potrebno rešiti, za ponovno možnost prijave.</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xml:space="preserve">. V izjemnem toku 3 uporabnik ali administrator mora rešiti </w:t>
      </w:r>
      <w:proofErr w:type="spellStart"/>
      <w:r w:rsidR="00462621">
        <w:t>reCAPTCHO</w:t>
      </w:r>
      <w:proofErr w:type="spellEnd"/>
      <w:r w:rsidR="00462621">
        <w:t>, to pomaga pri zaščiti spletne strani.</w:t>
      </w:r>
    </w:p>
    <w:p w14:paraId="426DD8AB" w14:textId="5E2C93F4" w:rsidR="008541CC" w:rsidRDefault="008541CC" w:rsidP="008541CC">
      <w:r>
        <w:t xml:space="preserve">Prioriteta funkcionalnosti – </w:t>
      </w:r>
      <w:proofErr w:type="spellStart"/>
      <w:r w:rsidRPr="008541CC">
        <w:rPr>
          <w:i/>
          <w:iCs/>
        </w:rPr>
        <w:t>Must</w:t>
      </w:r>
      <w:proofErr w:type="spellEnd"/>
      <w:r w:rsidRPr="008541CC">
        <w:rPr>
          <w:i/>
          <w:iCs/>
        </w:rPr>
        <w:t xml:space="preserve"> </w:t>
      </w:r>
      <w:proofErr w:type="spellStart"/>
      <w:r w:rsidRPr="008541CC">
        <w:rPr>
          <w:i/>
          <w:iCs/>
        </w:rPr>
        <w:t>have</w:t>
      </w:r>
      <w:proofErr w:type="spellEnd"/>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3F57FFB7" w:rsidR="00A50623" w:rsidRDefault="00A50623" w:rsidP="00A50623">
      <w:pPr>
        <w:pStyle w:val="Odstavekseznama"/>
        <w:numPr>
          <w:ilvl w:val="0"/>
          <w:numId w:val="4"/>
        </w:numPr>
      </w:pPr>
      <w:r>
        <w:lastRenderedPageBreak/>
        <w:t xml:space="preserve">Preusmerjeni so na stran s podrobnostmi o divjem </w:t>
      </w:r>
      <w:r w:rsidR="004428CD">
        <w:t>odlagališču</w:t>
      </w:r>
      <w:r>
        <w:t xml:space="preserve">. Gost vidi le podatke o </w:t>
      </w:r>
      <w:r w:rsidR="004428CD">
        <w:t>odlagališču</w:t>
      </w:r>
      <w:r>
        <w:t xml:space="preserve">, registriran uporabnik vidi tudi komentarje, administrator pa vidi tudi gumb, ki označi </w:t>
      </w:r>
      <w:r w:rsidR="004428CD">
        <w:t>odlagališče</w:t>
      </w:r>
      <w:r>
        <w:t xml:space="preserve"> kot sanirano oziroma kot neočiščeno.</w:t>
      </w:r>
    </w:p>
    <w:p w14:paraId="447D3455" w14:textId="1CEB5E52" w:rsidR="00A50623" w:rsidRDefault="00A50623" w:rsidP="00A50623">
      <w:r>
        <w:t xml:space="preserve">Prioriteta funkcionalnosti – </w:t>
      </w:r>
      <w:proofErr w:type="spellStart"/>
      <w:r w:rsidRPr="00A50623">
        <w:rPr>
          <w:i/>
          <w:iCs/>
        </w:rPr>
        <w:t>Must</w:t>
      </w:r>
      <w:proofErr w:type="spellEnd"/>
      <w:r w:rsidRPr="00A50623">
        <w:rPr>
          <w:i/>
          <w:iCs/>
        </w:rPr>
        <w:t xml:space="preserve"> </w:t>
      </w:r>
      <w:proofErr w:type="spellStart"/>
      <w:r w:rsidRPr="00A50623">
        <w:rPr>
          <w:i/>
          <w:iCs/>
        </w:rPr>
        <w:t>have</w:t>
      </w:r>
      <w:proofErr w:type="spellEnd"/>
    </w:p>
    <w:p w14:paraId="441F770C" w14:textId="6767813C" w:rsidR="00A50623" w:rsidRDefault="00A50623" w:rsidP="00A50623">
      <w:r w:rsidRPr="00C47245">
        <w:rPr>
          <w:i/>
          <w:iCs/>
        </w:rPr>
        <w:t>Komentiranje divjih odlagališč(F4)</w:t>
      </w:r>
      <w:r>
        <w:t xml:space="preserve"> – registriran uporabnik ali administrator lahko komentira pod podrobnostmi oziroma </w:t>
      </w:r>
      <w:r w:rsidR="004428CD">
        <w:t>informacijami</w:t>
      </w:r>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proofErr w:type="spellStart"/>
      <w:r w:rsidR="004A03F6">
        <w:rPr>
          <w:i/>
          <w:iCs/>
        </w:rPr>
        <w:t>Wont't</w:t>
      </w:r>
      <w:proofErr w:type="spellEnd"/>
      <w:r w:rsidR="004A03F6">
        <w:rPr>
          <w:i/>
          <w:iCs/>
        </w:rPr>
        <w:t xml:space="preserve"> </w:t>
      </w:r>
      <w:proofErr w:type="spellStart"/>
      <w:r w:rsidR="004A03F6">
        <w:rPr>
          <w:i/>
          <w:iCs/>
        </w:rPr>
        <w:t>have</w:t>
      </w:r>
      <w:proofErr w:type="spellEnd"/>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w:t>
      </w:r>
      <w:proofErr w:type="spellStart"/>
      <w:r>
        <w:t>ovi</w:t>
      </w:r>
      <w:proofErr w:type="spellEnd"/>
      <w:r>
        <w:t>):</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lastRenderedPageBreak/>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proofErr w:type="spellStart"/>
      <w:r w:rsidR="004A03F6">
        <w:rPr>
          <w:i/>
          <w:iCs/>
        </w:rPr>
        <w:t>Won't</w:t>
      </w:r>
      <w:proofErr w:type="spellEnd"/>
      <w:r w:rsidRPr="00A27AE0">
        <w:rPr>
          <w:i/>
          <w:iCs/>
        </w:rPr>
        <w:t xml:space="preserve"> </w:t>
      </w:r>
      <w:proofErr w:type="spellStart"/>
      <w:r w:rsidRPr="00A27AE0">
        <w:rPr>
          <w:i/>
          <w:iCs/>
        </w:rPr>
        <w:t>have</w:t>
      </w:r>
      <w:proofErr w:type="spellEnd"/>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w:t>
      </w:r>
      <w:proofErr w:type="spellStart"/>
      <w:r>
        <w:t>ovi</w:t>
      </w:r>
      <w:proofErr w:type="spellEnd"/>
      <w:r>
        <w:t>):</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proofErr w:type="spellStart"/>
      <w:r w:rsidR="004A03F6">
        <w:rPr>
          <w:i/>
          <w:iCs/>
        </w:rPr>
        <w:t>Won't</w:t>
      </w:r>
      <w:proofErr w:type="spellEnd"/>
      <w:r w:rsidRPr="00070825">
        <w:rPr>
          <w:i/>
          <w:iCs/>
        </w:rPr>
        <w:t xml:space="preserve"> </w:t>
      </w:r>
      <w:proofErr w:type="spellStart"/>
      <w:r w:rsidRPr="00070825">
        <w:rPr>
          <w:i/>
          <w:iCs/>
        </w:rPr>
        <w:t>have</w:t>
      </w:r>
      <w:proofErr w:type="spellEnd"/>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proofErr w:type="spellStart"/>
      <w:r>
        <w:t>Altrenativni</w:t>
      </w:r>
      <w:proofErr w:type="spellEnd"/>
      <w:r>
        <w:t xml:space="preserve"> tok(</w:t>
      </w:r>
      <w:proofErr w:type="spellStart"/>
      <w:r>
        <w:t>ovi</w:t>
      </w:r>
      <w:proofErr w:type="spellEnd"/>
      <w:r>
        <w:t>):</w:t>
      </w:r>
    </w:p>
    <w:p w14:paraId="74046E94" w14:textId="581006D4" w:rsidR="00960FC2" w:rsidRDefault="00960FC2" w:rsidP="00960FC2">
      <w:pPr>
        <w:pStyle w:val="Odstavekseznama"/>
        <w:numPr>
          <w:ilvl w:val="0"/>
          <w:numId w:val="13"/>
        </w:numPr>
      </w:pPr>
      <w:r>
        <w:lastRenderedPageBreak/>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 xml:space="preserve">Posledice – Pri osnovnem toku komentar ni izbrisan in prijava je odstranjena iz obvestil administratorja. Pri </w:t>
      </w:r>
      <w:proofErr w:type="spellStart"/>
      <w:r>
        <w:t>alternativenm</w:t>
      </w:r>
      <w:proofErr w:type="spellEnd"/>
      <w:r>
        <w:t xml:space="preserve"> toku pa je komentar </w:t>
      </w:r>
      <w:proofErr w:type="spellStart"/>
      <w:r>
        <w:t>izbirsan</w:t>
      </w:r>
      <w:proofErr w:type="spellEnd"/>
      <w:r>
        <w:t xml:space="preserve"> in prijava je odstranjena iz obvestil.</w:t>
      </w:r>
    </w:p>
    <w:p w14:paraId="03EF2736" w14:textId="4DD53BA6" w:rsidR="0018356E" w:rsidRDefault="0018356E" w:rsidP="0018356E">
      <w:r>
        <w:t>Prioriteta funkcionalnosti –</w:t>
      </w:r>
      <w:proofErr w:type="spellStart"/>
      <w:r w:rsidR="004A03F6">
        <w:rPr>
          <w:i/>
          <w:iCs/>
        </w:rPr>
        <w:t>Won't</w:t>
      </w:r>
      <w:proofErr w:type="spellEnd"/>
      <w:r w:rsidR="004A03F6">
        <w:rPr>
          <w:i/>
          <w:iCs/>
        </w:rPr>
        <w:t xml:space="preserve"> </w:t>
      </w:r>
      <w:proofErr w:type="spellStart"/>
      <w:r w:rsidRPr="0018356E">
        <w:rPr>
          <w:i/>
          <w:iCs/>
        </w:rPr>
        <w:t>have</w:t>
      </w:r>
      <w:proofErr w:type="spellEnd"/>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proofErr w:type="spellStart"/>
      <w:r w:rsidRPr="00C90BB1">
        <w:rPr>
          <w:i/>
          <w:iCs/>
        </w:rPr>
        <w:t>Could</w:t>
      </w:r>
      <w:proofErr w:type="spellEnd"/>
      <w:r w:rsidRPr="00C90BB1">
        <w:rPr>
          <w:i/>
          <w:iCs/>
        </w:rPr>
        <w:t xml:space="preserve"> </w:t>
      </w:r>
      <w:proofErr w:type="spellStart"/>
      <w:r w:rsidRPr="00C90BB1">
        <w:rPr>
          <w:i/>
          <w:iCs/>
        </w:rPr>
        <w:t>have</w:t>
      </w:r>
      <w:proofErr w:type="spellEnd"/>
    </w:p>
    <w:p w14:paraId="3AB982DF" w14:textId="2E03B0F2" w:rsidR="00C90BB1" w:rsidRDefault="007A7D78" w:rsidP="00C90BB1">
      <w:r w:rsidRPr="001976F0">
        <w:rPr>
          <w:i/>
          <w:iCs/>
        </w:rPr>
        <w:t>Spreminjanje podatkov svojega profila(F9)</w:t>
      </w:r>
      <w:r>
        <w:t xml:space="preserve"> – Registriran uporabnik ali administrator lahko spreminjata, geslo ali elektronski naslov svojega profila.</w:t>
      </w:r>
    </w:p>
    <w:p w14:paraId="3C38B573" w14:textId="21842054" w:rsidR="007A7D78" w:rsidRDefault="001976F0" w:rsidP="00C90BB1">
      <w:r>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3D7A7C0C" w:rsidR="001976F0" w:rsidRDefault="001976F0" w:rsidP="001976F0">
      <w:pPr>
        <w:pStyle w:val="Odstavekseznama"/>
        <w:numPr>
          <w:ilvl w:val="0"/>
          <w:numId w:val="15"/>
        </w:numPr>
      </w:pPr>
      <w:r>
        <w:t xml:space="preserve">Sistem prikaže polja za vnos podatkov, tako kot pri registraciji samo, da so že </w:t>
      </w:r>
      <w:proofErr w:type="spellStart"/>
      <w:r>
        <w:t>zapoljnena</w:t>
      </w:r>
      <w:proofErr w:type="spellEnd"/>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128D2411" w:rsidR="001976F0" w:rsidRDefault="001976F0" w:rsidP="001976F0">
      <w:proofErr w:type="spellStart"/>
      <w:r>
        <w:t>Piroriteta</w:t>
      </w:r>
      <w:proofErr w:type="spellEnd"/>
      <w:r>
        <w:t xml:space="preserve"> funkcionalnosti – </w:t>
      </w:r>
      <w:proofErr w:type="spellStart"/>
      <w:r w:rsidR="00507A9C">
        <w:rPr>
          <w:i/>
          <w:iCs/>
        </w:rPr>
        <w:t>Won't</w:t>
      </w:r>
      <w:proofErr w:type="spellEnd"/>
      <w:r w:rsidRPr="001976F0">
        <w:rPr>
          <w:i/>
          <w:iCs/>
        </w:rPr>
        <w:t xml:space="preserve"> </w:t>
      </w:r>
      <w:proofErr w:type="spellStart"/>
      <w:r w:rsidRPr="001976F0">
        <w:rPr>
          <w:i/>
          <w:iCs/>
        </w:rPr>
        <w:t>have</w:t>
      </w:r>
      <w:proofErr w:type="spellEnd"/>
    </w:p>
    <w:p w14:paraId="2226220B" w14:textId="7B3BF908" w:rsidR="004A03F6" w:rsidRDefault="004A03F6" w:rsidP="00DB47B5">
      <w:r w:rsidRPr="009C03CE">
        <w:rPr>
          <w:i/>
          <w:iCs/>
        </w:rPr>
        <w:t>Dodajanje divjega odlagališča(F1</w:t>
      </w:r>
      <w:r w:rsidR="00507A9C">
        <w:rPr>
          <w:i/>
          <w:iCs/>
        </w:rPr>
        <w:t>0</w:t>
      </w:r>
      <w:r w:rsidRPr="009C03CE">
        <w:rPr>
          <w:i/>
          <w:iCs/>
        </w:rPr>
        <w:t>)</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lastRenderedPageBreak/>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w:t>
      </w:r>
      <w:proofErr w:type="spellStart"/>
      <w:r>
        <w:t>ovi</w:t>
      </w:r>
      <w:proofErr w:type="spellEnd"/>
      <w:r>
        <w:t>):</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55536FAC" w:rsidR="009C03CE" w:rsidRDefault="009C03CE" w:rsidP="009C03CE">
      <w:r>
        <w:t xml:space="preserve">Prioriteta funkcionalnosti – </w:t>
      </w:r>
      <w:proofErr w:type="spellStart"/>
      <w:r w:rsidR="00507A9C">
        <w:rPr>
          <w:i/>
          <w:iCs/>
        </w:rPr>
        <w:t>Won't</w:t>
      </w:r>
      <w:proofErr w:type="spellEnd"/>
      <w:r w:rsidRPr="009C03CE">
        <w:rPr>
          <w:i/>
          <w:iCs/>
        </w:rPr>
        <w:t xml:space="preserve"> </w:t>
      </w:r>
      <w:proofErr w:type="spellStart"/>
      <w:r w:rsidRPr="009C03CE">
        <w:rPr>
          <w:i/>
          <w:iCs/>
        </w:rPr>
        <w:t>have</w:t>
      </w:r>
      <w:proofErr w:type="spellEnd"/>
    </w:p>
    <w:p w14:paraId="5B2440AD" w14:textId="571C5582" w:rsidR="009C03CE" w:rsidRDefault="004527B7" w:rsidP="009C03CE">
      <w:r>
        <w:rPr>
          <w:i/>
          <w:iCs/>
        </w:rPr>
        <w:t>Sprememba podatkov o divjem odlagališču</w:t>
      </w:r>
      <w:r w:rsidRPr="009C03CE">
        <w:rPr>
          <w:i/>
          <w:iCs/>
        </w:rPr>
        <w:t xml:space="preserve"> </w:t>
      </w:r>
      <w:r w:rsidR="009C03CE" w:rsidRPr="009C03CE">
        <w:rPr>
          <w:i/>
          <w:iCs/>
        </w:rPr>
        <w:t>(F1</w:t>
      </w:r>
      <w:r w:rsidR="00507A9C">
        <w:rPr>
          <w:i/>
          <w:iCs/>
        </w:rPr>
        <w:t>1</w:t>
      </w:r>
      <w:r w:rsidR="009C03CE" w:rsidRPr="009C03CE">
        <w:rPr>
          <w:i/>
          <w:iCs/>
        </w:rPr>
        <w:t>)</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w:t>
      </w:r>
      <w:proofErr w:type="spellStart"/>
      <w:r>
        <w:t>ovi</w:t>
      </w:r>
      <w:proofErr w:type="spellEnd"/>
      <w:r>
        <w:t>):</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lastRenderedPageBreak/>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proofErr w:type="spellStart"/>
      <w:r w:rsidRPr="00225A40">
        <w:rPr>
          <w:i/>
          <w:iCs/>
        </w:rPr>
        <w:t>Must</w:t>
      </w:r>
      <w:proofErr w:type="spellEnd"/>
      <w:r w:rsidRPr="00225A40">
        <w:rPr>
          <w:i/>
          <w:iCs/>
        </w:rPr>
        <w:t xml:space="preserve"> </w:t>
      </w:r>
      <w:proofErr w:type="spellStart"/>
      <w:r w:rsidRPr="00225A40">
        <w:rPr>
          <w:i/>
          <w:iCs/>
        </w:rPr>
        <w:t>have</w:t>
      </w:r>
      <w:proofErr w:type="spellEnd"/>
    </w:p>
    <w:p w14:paraId="6314D71D" w14:textId="7C77A6D6" w:rsidR="00225A40" w:rsidRDefault="0021540F" w:rsidP="0021540F">
      <w:r w:rsidRPr="002453CA">
        <w:rPr>
          <w:i/>
          <w:iCs/>
        </w:rPr>
        <w:t>I</w:t>
      </w:r>
      <w:r w:rsidR="00225A40" w:rsidRPr="002453CA">
        <w:rPr>
          <w:i/>
          <w:iCs/>
        </w:rPr>
        <w:t>zbris divjega odlagališča(F1</w:t>
      </w:r>
      <w:r w:rsidR="00507A9C" w:rsidRPr="002453CA">
        <w:rPr>
          <w:i/>
          <w:iCs/>
        </w:rPr>
        <w:t>2</w:t>
      </w:r>
      <w:r w:rsidR="00225A40" w:rsidRPr="002453CA">
        <w:rPr>
          <w:i/>
          <w:iCs/>
        </w:rPr>
        <w:t>)</w:t>
      </w:r>
      <w:r w:rsidR="00225A40">
        <w:t xml:space="preserve">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t>Alternativni tok(</w:t>
      </w:r>
      <w:proofErr w:type="spellStart"/>
      <w:r>
        <w:t>ovi</w:t>
      </w:r>
      <w:proofErr w:type="spellEnd"/>
      <w:r>
        <w:t>):</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proofErr w:type="spellStart"/>
      <w:r w:rsidR="001D45AC" w:rsidRPr="001D45AC">
        <w:rPr>
          <w:i/>
          <w:iCs/>
        </w:rPr>
        <w:t>Should</w:t>
      </w:r>
      <w:proofErr w:type="spellEnd"/>
      <w:r w:rsidR="001D45AC" w:rsidRPr="001D45AC">
        <w:rPr>
          <w:i/>
          <w:iCs/>
        </w:rPr>
        <w:t xml:space="preserve"> </w:t>
      </w:r>
      <w:proofErr w:type="spellStart"/>
      <w:r w:rsidR="001D45AC" w:rsidRPr="001D45AC">
        <w:rPr>
          <w:i/>
          <w:iCs/>
        </w:rPr>
        <w:t>have</w:t>
      </w:r>
      <w:proofErr w:type="spellEnd"/>
    </w:p>
    <w:p w14:paraId="560AFCC0" w14:textId="53051945" w:rsidR="00E070E2" w:rsidRDefault="002453CA" w:rsidP="008541CC">
      <w:r w:rsidRPr="002453CA">
        <w:rPr>
          <w:i/>
          <w:iCs/>
        </w:rPr>
        <w:lastRenderedPageBreak/>
        <w:t>Potrditev prijavljenega divjega odlagališča</w:t>
      </w:r>
      <w:r w:rsidR="00E070E2" w:rsidRPr="002453CA">
        <w:rPr>
          <w:i/>
          <w:iCs/>
        </w:rPr>
        <w:t>(F1</w:t>
      </w:r>
      <w:r w:rsidRPr="002453CA">
        <w:rPr>
          <w:i/>
          <w:iCs/>
        </w:rPr>
        <w:t>3</w:t>
      </w:r>
      <w:r w:rsidR="00E070E2">
        <w:t>) –</w:t>
      </w:r>
      <w:r>
        <w:t xml:space="preserve"> A</w:t>
      </w:r>
      <w:r w:rsidR="00E070E2">
        <w:t xml:space="preserve">dministrator </w:t>
      </w:r>
      <w:r>
        <w:t>spremeni status odlagališča iz nepotrjenega v potrjenega</w:t>
      </w:r>
      <w:r w:rsidR="00E070E2">
        <w:t xml:space="preserve">, </w:t>
      </w:r>
      <w:r>
        <w:t>ko se to zgodi aplikacija obvesti pristojne slu</w:t>
      </w:r>
      <w:r w:rsidR="007E21B2">
        <w:t>žbe</w:t>
      </w:r>
      <w:r w:rsidR="00E070E2">
        <w:t>.</w:t>
      </w:r>
    </w:p>
    <w:p w14:paraId="5FF82BD2" w14:textId="378628D0" w:rsidR="00E070E2" w:rsidRDefault="00E070E2" w:rsidP="008541CC">
      <w:r>
        <w:t>Osnovni tok:</w:t>
      </w:r>
    </w:p>
    <w:p w14:paraId="2A9B7CB4" w14:textId="05A7502D" w:rsidR="00E070E2" w:rsidRDefault="00E070E2" w:rsidP="00E070E2">
      <w:pPr>
        <w:pStyle w:val="Odstavekseznama"/>
        <w:numPr>
          <w:ilvl w:val="0"/>
          <w:numId w:val="31"/>
        </w:numPr>
      </w:pPr>
      <w:r>
        <w:t>Administrator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29EE2F84" w:rsidR="00E070E2" w:rsidRDefault="00E070E2" w:rsidP="00E070E2">
      <w:pPr>
        <w:pStyle w:val="Odstavekseznama"/>
        <w:numPr>
          <w:ilvl w:val="0"/>
          <w:numId w:val="31"/>
        </w:numPr>
      </w:pPr>
      <w:r>
        <w:t xml:space="preserve">Administrator </w:t>
      </w:r>
      <w:r w:rsidR="007E21B2">
        <w:t>izbere nepotrjeno odlagališče na zemljevidu.</w:t>
      </w:r>
    </w:p>
    <w:p w14:paraId="11AA7330" w14:textId="2E9BA74D" w:rsidR="00E070E2" w:rsidRDefault="00E070E2" w:rsidP="00E070E2">
      <w:pPr>
        <w:pStyle w:val="Odstavekseznama"/>
        <w:numPr>
          <w:ilvl w:val="0"/>
          <w:numId w:val="31"/>
        </w:numPr>
      </w:pPr>
      <w:r>
        <w:t xml:space="preserve">Sistem </w:t>
      </w:r>
      <w:r w:rsidR="007E21B2">
        <w:t>prikaže podatke o odlagališču</w:t>
      </w:r>
    </w:p>
    <w:p w14:paraId="6DCD0EED" w14:textId="52100D77" w:rsidR="00E070E2" w:rsidRDefault="00E070E2" w:rsidP="00E070E2">
      <w:pPr>
        <w:pStyle w:val="Odstavekseznama"/>
        <w:numPr>
          <w:ilvl w:val="0"/>
          <w:numId w:val="31"/>
        </w:numPr>
      </w:pPr>
      <w:r>
        <w:t>Administrator</w:t>
      </w:r>
      <w:r w:rsidR="007E21B2">
        <w:t xml:space="preserve"> pritisne gumb uredi</w:t>
      </w:r>
      <w:r w:rsidR="00C60728">
        <w:t>.</w:t>
      </w:r>
    </w:p>
    <w:p w14:paraId="4FA98F0E" w14:textId="3EE524FC" w:rsidR="00E070E2" w:rsidRDefault="007E21B2" w:rsidP="00E070E2">
      <w:pPr>
        <w:pStyle w:val="Odstavekseznama"/>
        <w:numPr>
          <w:ilvl w:val="0"/>
          <w:numId w:val="31"/>
        </w:numPr>
      </w:pPr>
      <w:r>
        <w:t>Sistem prikaže obrazec za urejanje podatkov o divjih odlagališčih.</w:t>
      </w:r>
    </w:p>
    <w:p w14:paraId="4B6C3840" w14:textId="758F52E0" w:rsidR="00E070E2" w:rsidRDefault="00E070E2" w:rsidP="00E070E2">
      <w:pPr>
        <w:pStyle w:val="Odstavekseznama"/>
        <w:numPr>
          <w:ilvl w:val="0"/>
          <w:numId w:val="31"/>
        </w:numPr>
      </w:pPr>
      <w:r>
        <w:t xml:space="preserve">Administrator </w:t>
      </w:r>
      <w:r w:rsidR="007E21B2">
        <w:t>spremeni podatek iz nepotrjenega v potrjeno odlagališče</w:t>
      </w:r>
      <w:r w:rsidR="00C60728">
        <w:t>.</w:t>
      </w:r>
      <w:r>
        <w:t xml:space="preserve"> </w:t>
      </w:r>
    </w:p>
    <w:p w14:paraId="2405C37D" w14:textId="67F29D87" w:rsidR="00E070E2" w:rsidRDefault="007E21B2" w:rsidP="00E070E2">
      <w:pPr>
        <w:pStyle w:val="Odstavekseznama"/>
        <w:numPr>
          <w:ilvl w:val="0"/>
          <w:numId w:val="31"/>
        </w:numPr>
      </w:pPr>
      <w:r>
        <w:t>Administrator klikne gumb Posodobi podatke</w:t>
      </w:r>
      <w:r w:rsidR="00C60728">
        <w:t>.</w:t>
      </w:r>
    </w:p>
    <w:p w14:paraId="71ED9055" w14:textId="3F44AB3E" w:rsidR="00C60728" w:rsidRDefault="007E21B2" w:rsidP="00E070E2">
      <w:pPr>
        <w:pStyle w:val="Odstavekseznama"/>
        <w:numPr>
          <w:ilvl w:val="0"/>
          <w:numId w:val="31"/>
        </w:numPr>
      </w:pPr>
      <w:r>
        <w:t>Sistem posodobi podatke in osveži odlagališča.</w:t>
      </w:r>
    </w:p>
    <w:p w14:paraId="312FB7F1" w14:textId="56387613" w:rsidR="00C60728" w:rsidRDefault="007E21B2" w:rsidP="00C60728">
      <w:r>
        <w:t>Posledice</w:t>
      </w:r>
      <w:r w:rsidR="00C60728">
        <w:t xml:space="preserve"> –</w:t>
      </w:r>
      <w:r>
        <w:t xml:space="preserve"> Status odlagališča se spremeni in služba, ki je pristojna za divja odlagališča dobi elektronsko sporočilo z obvestilom o novem divjem odlagališču in z linkom do spletne strani</w:t>
      </w:r>
      <w:r w:rsidR="00C60728">
        <w:t>.</w:t>
      </w:r>
    </w:p>
    <w:p w14:paraId="7CE98EC7" w14:textId="103430B6" w:rsidR="00E070E2" w:rsidRPr="00C60728" w:rsidRDefault="00C60728" w:rsidP="008541CC">
      <w:pPr>
        <w:rPr>
          <w:i/>
          <w:iCs/>
        </w:rPr>
      </w:pPr>
      <w:r>
        <w:t xml:space="preserve">Prioriteta funkcionalnosti – </w:t>
      </w:r>
      <w:proofErr w:type="spellStart"/>
      <w:r w:rsidR="00507A9C">
        <w:rPr>
          <w:i/>
          <w:iCs/>
        </w:rPr>
        <w:t>Won't</w:t>
      </w:r>
      <w:proofErr w:type="spellEnd"/>
      <w:r w:rsidR="00507A9C">
        <w:rPr>
          <w:i/>
          <w:iCs/>
        </w:rPr>
        <w:t xml:space="preserve"> </w:t>
      </w:r>
      <w:proofErr w:type="spellStart"/>
      <w:r w:rsidR="00507A9C">
        <w:rPr>
          <w:i/>
          <w:iCs/>
        </w:rPr>
        <w:t>have</w:t>
      </w:r>
      <w:proofErr w:type="spellEnd"/>
    </w:p>
    <w:p w14:paraId="7474ADCC" w14:textId="3CA11B74" w:rsidR="001D45AC" w:rsidRDefault="001D45AC" w:rsidP="001D45AC">
      <w:pPr>
        <w:pStyle w:val="Naslov2"/>
      </w:pPr>
      <w:bookmarkStart w:id="14" w:name="_Toc143428281"/>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 xml:space="preserve">Spletna aplikacija mora do podatkov iz baze dostopati preko REST </w:t>
      </w:r>
      <w:proofErr w:type="spellStart"/>
      <w:r>
        <w:t>Api</w:t>
      </w:r>
      <w:proofErr w:type="spellEnd"/>
      <w:r>
        <w:t>-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 xml:space="preserve">Google </w:t>
      </w:r>
      <w:proofErr w:type="spellStart"/>
      <w:r>
        <w:t>c</w:t>
      </w:r>
      <w:r w:rsidRPr="001D45AC">
        <w:t>hrome</w:t>
      </w:r>
      <w:proofErr w:type="spellEnd"/>
      <w:r w:rsidRPr="001D45AC">
        <w:t>, Opera, Firefox</w:t>
      </w:r>
      <w:r w:rsidR="00492E96">
        <w:t>.</w:t>
      </w:r>
    </w:p>
    <w:p w14:paraId="42370943" w14:textId="68C8D60E" w:rsidR="00492E96" w:rsidRDefault="00492E96" w:rsidP="00492E96">
      <w:pPr>
        <w:pStyle w:val="Naslov2"/>
      </w:pPr>
      <w:bookmarkStart w:id="15" w:name="_Toc143428282"/>
      <w:r>
        <w:lastRenderedPageBreak/>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proofErr w:type="spellStart"/>
      <w:r w:rsidRPr="00462621">
        <w:t>reCAPTCHA</w:t>
      </w:r>
      <w:proofErr w:type="spellEnd"/>
      <w:r w:rsidRPr="00462621">
        <w:t xml:space="preserve"> - Googlova brezplačna storitev, ki pomaga zaščititi spletna meta pred neželeno pošto in zlorabo.</w:t>
      </w:r>
    </w:p>
    <w:p w14:paraId="2520E0BB" w14:textId="0EAF1EB9" w:rsidR="00462621" w:rsidRDefault="00462621" w:rsidP="003D705F">
      <w:r w:rsidRPr="00462621">
        <w:t xml:space="preserve">GPS - Global </w:t>
      </w:r>
      <w:proofErr w:type="spellStart"/>
      <w:r w:rsidRPr="00462621">
        <w:t>Positioning</w:t>
      </w:r>
      <w:proofErr w:type="spellEnd"/>
      <w:r w:rsidRPr="00462621">
        <w:t xml:space="preserve"> </w:t>
      </w:r>
      <w:proofErr w:type="spellStart"/>
      <w:r w:rsidRPr="00462621">
        <w:t>System</w:t>
      </w:r>
      <w:proofErr w:type="spellEnd"/>
      <w:r w:rsidRPr="00462621">
        <w:t xml:space="preserve">(sistem globalnega </w:t>
      </w:r>
      <w:proofErr w:type="spellStart"/>
      <w:r w:rsidRPr="00462621">
        <w:t>pozicioniranja</w:t>
      </w:r>
      <w:proofErr w:type="spellEnd"/>
      <w:r w:rsidRPr="00462621">
        <w:t>)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t xml:space="preserve">Administrator - </w:t>
      </w:r>
      <w:proofErr w:type="spellStart"/>
      <w:r w:rsidRPr="00462621">
        <w:t>srbnik</w:t>
      </w:r>
      <w:proofErr w:type="spellEnd"/>
      <w:r w:rsidRPr="00462621">
        <w:t xml:space="preserve"> sistema, ki lahko dodeluje </w:t>
      </w:r>
      <w:proofErr w:type="spellStart"/>
      <w:r w:rsidRPr="00462621">
        <w:t>moderatorske</w:t>
      </w:r>
      <w:proofErr w:type="spellEnd"/>
      <w:r w:rsidRPr="00462621">
        <w:t xml:space="preserve"> pravice in </w:t>
      </w:r>
      <w:proofErr w:type="spellStart"/>
      <w:r w:rsidRPr="00462621">
        <w:t>odzvame</w:t>
      </w:r>
      <w:proofErr w:type="spellEnd"/>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proofErr w:type="spellStart"/>
      <w:r>
        <w:t>Spam</w:t>
      </w:r>
      <w:proofErr w:type="spellEnd"/>
      <w:r>
        <w:t xml:space="preserve">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43428283"/>
      <w:r>
        <w:lastRenderedPageBreak/>
        <w:t>4.5 DIAGRAM PRIMEROV UPORABE</w:t>
      </w:r>
      <w:bookmarkEnd w:id="16"/>
    </w:p>
    <w:p w14:paraId="00BEDA13" w14:textId="1E46D963" w:rsidR="00476121" w:rsidRPr="001B6954" w:rsidRDefault="00476121" w:rsidP="00476121">
      <w:pPr>
        <w:pStyle w:val="Napis"/>
        <w:keepNext/>
        <w:jc w:val="center"/>
        <w:rPr>
          <w:b/>
          <w:bCs/>
          <w:i w:val="0"/>
          <w:iCs w:val="0"/>
          <w:sz w:val="22"/>
          <w:szCs w:val="22"/>
        </w:rPr>
      </w:pPr>
      <w:bookmarkStart w:id="17" w:name="_Toc143428308"/>
      <w:r w:rsidRPr="001B6954">
        <w:rPr>
          <w:b/>
          <w:bCs/>
          <w:i w:val="0"/>
          <w:iCs w:val="0"/>
          <w:sz w:val="22"/>
          <w:szCs w:val="22"/>
        </w:rPr>
        <w:t xml:space="preserve">Slika </w:t>
      </w:r>
      <w:r w:rsidR="00492D32">
        <w:rPr>
          <w:b/>
          <w:bCs/>
          <w:i w:val="0"/>
          <w:iCs w:val="0"/>
          <w:sz w:val="22"/>
          <w:szCs w:val="22"/>
        </w:rPr>
        <w:fldChar w:fldCharType="begin"/>
      </w:r>
      <w:r w:rsidR="00492D32">
        <w:rPr>
          <w:b/>
          <w:bCs/>
          <w:i w:val="0"/>
          <w:iCs w:val="0"/>
          <w:sz w:val="22"/>
          <w:szCs w:val="22"/>
        </w:rPr>
        <w:instrText xml:space="preserve"> SEQ Slika \* ARABIC </w:instrText>
      </w:r>
      <w:r w:rsidR="00492D32">
        <w:rPr>
          <w:b/>
          <w:bCs/>
          <w:i w:val="0"/>
          <w:iCs w:val="0"/>
          <w:sz w:val="22"/>
          <w:szCs w:val="22"/>
        </w:rPr>
        <w:fldChar w:fldCharType="separate"/>
      </w:r>
      <w:r w:rsidR="00492D32">
        <w:rPr>
          <w:b/>
          <w:bCs/>
          <w:i w:val="0"/>
          <w:iCs w:val="0"/>
          <w:noProof/>
          <w:sz w:val="22"/>
          <w:szCs w:val="22"/>
        </w:rPr>
        <w:t>1</w:t>
      </w:r>
      <w:r w:rsidR="00492D32">
        <w:rPr>
          <w:b/>
          <w:bCs/>
          <w:i w:val="0"/>
          <w:iCs w:val="0"/>
          <w:sz w:val="22"/>
          <w:szCs w:val="22"/>
        </w:rPr>
        <w:fldChar w:fldCharType="end"/>
      </w:r>
      <w:r w:rsidRPr="001B6954">
        <w:rPr>
          <w:b/>
          <w:bCs/>
          <w:i w:val="0"/>
          <w:iCs w:val="0"/>
          <w:sz w:val="22"/>
          <w:szCs w:val="22"/>
        </w:rPr>
        <w:t>: UML diagram za aplikacijo</w:t>
      </w:r>
      <w:bookmarkEnd w:id="17"/>
    </w:p>
    <w:p w14:paraId="1C898953" w14:textId="672838F1" w:rsidR="00437343" w:rsidRPr="00437343" w:rsidRDefault="00B016C7" w:rsidP="001B6954">
      <w:pPr>
        <w:jc w:val="center"/>
      </w:pPr>
      <w:r>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F75CF97" w:rsidR="00241E61" w:rsidRPr="003D705F" w:rsidRDefault="007635C1" w:rsidP="003D705F">
      <w:r>
        <w:t xml:space="preserve">Diagram primerov uporabe nam prikazuje vse prej naštete funkcionalnosti, in kdo jih lahko uporablja. Na levi strani vidimo vloge uporabnikov, na desni strani pa </w:t>
      </w:r>
      <w:proofErr w:type="spellStart"/>
      <w:r>
        <w:t>zo</w:t>
      </w:r>
      <w:proofErr w:type="spellEnd"/>
      <w:r>
        <w:t xml:space="preserve"> </w:t>
      </w:r>
      <w:r>
        <w:lastRenderedPageBreak/>
        <w:t>zunanji sistemi, s katerimi komunicira aplikacija.</w:t>
      </w:r>
      <w:r w:rsidR="00241E61">
        <w:t xml:space="preserve"> UML diagram je bil izdelan s pomočjo programske opreme </w:t>
      </w:r>
      <w:proofErr w:type="spellStart"/>
      <w:r w:rsidR="00241E61">
        <w:t>PowerDesigner</w:t>
      </w:r>
      <w:proofErr w:type="spellEnd"/>
      <w:r w:rsidR="00241E61">
        <w:t>.</w:t>
      </w:r>
    </w:p>
    <w:p w14:paraId="1E44D925" w14:textId="5200AED6" w:rsidR="00441578" w:rsidRDefault="003E7495" w:rsidP="003E7495">
      <w:pPr>
        <w:pStyle w:val="Naslov2"/>
      </w:pPr>
      <w:bookmarkStart w:id="18" w:name="_Toc143428284"/>
      <w:r>
        <w:t>4.</w:t>
      </w:r>
      <w:r w:rsidR="00437343">
        <w:t>6</w:t>
      </w:r>
      <w:r w:rsidR="00EB65F7">
        <w:t xml:space="preserve"> </w:t>
      </w:r>
      <w:r>
        <w:t>OPIS VMESNIK</w:t>
      </w:r>
      <w:r w:rsidR="00437343">
        <w:t>OV</w:t>
      </w:r>
      <w:bookmarkEnd w:id="18"/>
    </w:p>
    <w:p w14:paraId="0BAF3382" w14:textId="77777777" w:rsidR="00921671" w:rsidRPr="00921671" w:rsidRDefault="00921671" w:rsidP="00921671"/>
    <w:p w14:paraId="48890CB5" w14:textId="54F8FC36" w:rsidR="00492D32" w:rsidRPr="00492D32" w:rsidRDefault="00492D32" w:rsidP="00492D32">
      <w:pPr>
        <w:pStyle w:val="Napis"/>
        <w:keepNext/>
        <w:jc w:val="center"/>
        <w:rPr>
          <w:b/>
          <w:bCs/>
          <w:i w:val="0"/>
          <w:iCs w:val="0"/>
          <w:sz w:val="22"/>
          <w:szCs w:val="22"/>
        </w:rPr>
      </w:pPr>
      <w:bookmarkStart w:id="19" w:name="_Toc143428309"/>
      <w:r w:rsidRPr="00492D32">
        <w:rPr>
          <w:b/>
          <w:bCs/>
          <w:i w:val="0"/>
          <w:iCs w:val="0"/>
          <w:sz w:val="22"/>
          <w:szCs w:val="22"/>
        </w:rPr>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2</w:t>
      </w:r>
      <w:r w:rsidRPr="00492D32">
        <w:rPr>
          <w:b/>
          <w:bCs/>
          <w:i w:val="0"/>
          <w:iCs w:val="0"/>
          <w:sz w:val="22"/>
          <w:szCs w:val="22"/>
        </w:rPr>
        <w:fldChar w:fldCharType="end"/>
      </w:r>
      <w:r w:rsidRPr="00492D32">
        <w:rPr>
          <w:b/>
          <w:bCs/>
          <w:i w:val="0"/>
          <w:iCs w:val="0"/>
          <w:sz w:val="22"/>
          <w:szCs w:val="22"/>
        </w:rPr>
        <w:t>: Zaslonska maska-prikaz divjih odlagališč</w:t>
      </w:r>
      <w:bookmarkEnd w:id="19"/>
    </w:p>
    <w:p w14:paraId="6AA8197D" w14:textId="77777777" w:rsidR="00830E33" w:rsidRDefault="00830E33" w:rsidP="00830E33">
      <w:r>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9C8101C" w14:textId="54A05967" w:rsidR="00492D32" w:rsidRPr="00492D32" w:rsidRDefault="00492D32" w:rsidP="00492D32">
      <w:pPr>
        <w:pStyle w:val="Napis"/>
        <w:keepNext/>
        <w:jc w:val="center"/>
        <w:rPr>
          <w:b/>
          <w:bCs/>
          <w:i w:val="0"/>
          <w:iCs w:val="0"/>
          <w:sz w:val="22"/>
          <w:szCs w:val="22"/>
        </w:rPr>
      </w:pPr>
      <w:bookmarkStart w:id="20" w:name="_Toc143428310"/>
      <w:r w:rsidRPr="00492D32">
        <w:rPr>
          <w:b/>
          <w:bCs/>
          <w:i w:val="0"/>
          <w:iCs w:val="0"/>
          <w:sz w:val="22"/>
          <w:szCs w:val="22"/>
        </w:rPr>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3</w:t>
      </w:r>
      <w:r w:rsidRPr="00492D32">
        <w:rPr>
          <w:b/>
          <w:bCs/>
          <w:i w:val="0"/>
          <w:iCs w:val="0"/>
          <w:sz w:val="22"/>
          <w:szCs w:val="22"/>
        </w:rPr>
        <w:fldChar w:fldCharType="end"/>
      </w:r>
      <w:r w:rsidRPr="00492D32">
        <w:rPr>
          <w:b/>
          <w:bCs/>
          <w:i w:val="0"/>
          <w:iCs w:val="0"/>
          <w:sz w:val="22"/>
          <w:szCs w:val="22"/>
        </w:rPr>
        <w:t>: Zaslonska maska-prikaz podatkov o izbranem divjem odlagališču</w:t>
      </w:r>
      <w:bookmarkEnd w:id="20"/>
    </w:p>
    <w:p w14:paraId="6C90374A" w14:textId="65D08AEC" w:rsidR="00830E33" w:rsidRDefault="00830E33" w:rsidP="00830E33">
      <w:r>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0838858" w14:textId="6996AE0F" w:rsidR="00492D32" w:rsidRPr="00492D32" w:rsidRDefault="00492D32" w:rsidP="00492D32">
      <w:pPr>
        <w:pStyle w:val="Napis"/>
        <w:keepNext/>
        <w:jc w:val="center"/>
        <w:rPr>
          <w:b/>
          <w:bCs/>
          <w:i w:val="0"/>
          <w:iCs w:val="0"/>
          <w:sz w:val="22"/>
          <w:szCs w:val="22"/>
        </w:rPr>
      </w:pPr>
      <w:bookmarkStart w:id="21" w:name="_Toc143428311"/>
      <w:r w:rsidRPr="00492D32">
        <w:rPr>
          <w:b/>
          <w:bCs/>
          <w:i w:val="0"/>
          <w:iCs w:val="0"/>
          <w:sz w:val="22"/>
          <w:szCs w:val="22"/>
        </w:rPr>
        <w:lastRenderedPageBreak/>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4</w:t>
      </w:r>
      <w:r w:rsidRPr="00492D32">
        <w:rPr>
          <w:b/>
          <w:bCs/>
          <w:i w:val="0"/>
          <w:iCs w:val="0"/>
          <w:sz w:val="22"/>
          <w:szCs w:val="22"/>
        </w:rPr>
        <w:fldChar w:fldCharType="end"/>
      </w:r>
      <w:r w:rsidRPr="00492D32">
        <w:rPr>
          <w:b/>
          <w:bCs/>
          <w:i w:val="0"/>
          <w:iCs w:val="0"/>
          <w:sz w:val="22"/>
          <w:szCs w:val="22"/>
        </w:rPr>
        <w:t>: Zaslonska maska-prijava uporabnika v sistem</w:t>
      </w:r>
      <w:bookmarkEnd w:id="21"/>
    </w:p>
    <w:p w14:paraId="450188C9" w14:textId="1E376C79" w:rsidR="00921671" w:rsidRPr="00830E33" w:rsidRDefault="00921671" w:rsidP="00830E33">
      <w:r>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1AF878A" w14:textId="63C8634E" w:rsidR="003E7495" w:rsidRDefault="003E7495" w:rsidP="003E7495">
      <w:pPr>
        <w:pStyle w:val="Naslov1"/>
      </w:pPr>
      <w:bookmarkStart w:id="22" w:name="_Toc143428285"/>
      <w:r>
        <w:t>5 ZASNOVA INFORMACIJSKE REŠITVE ZA PROCES PRIJAVE DIVJEGA ODLAGALIŠČA</w:t>
      </w:r>
      <w:bookmarkEnd w:id="22"/>
      <w:r>
        <w:t xml:space="preserve"> </w:t>
      </w:r>
    </w:p>
    <w:p w14:paraId="1249E6E8" w14:textId="540B4BD5" w:rsidR="0023303F" w:rsidRDefault="0023303F" w:rsidP="0023303F">
      <w:r>
        <w:t xml:space="preserve">V tem poglavju bo procesni model, ki nam prikazuje celotni potek prijave divjega odlagališča v novem sistemu in </w:t>
      </w:r>
      <w:r w:rsidR="00EB65F7">
        <w:t xml:space="preserve">obrazložitev izbire orodij, jezikov in sistemov za izdelavo </w:t>
      </w:r>
      <w:r w:rsidR="00A9504B">
        <w:t>informacijske</w:t>
      </w:r>
      <w:r w:rsidR="00EB65F7">
        <w:t xml:space="preserve"> rešitve</w:t>
      </w:r>
    </w:p>
    <w:p w14:paraId="4078AF67" w14:textId="160957DA" w:rsidR="003E7495" w:rsidRDefault="00117FA7" w:rsidP="00117FA7">
      <w:pPr>
        <w:pStyle w:val="Naslov2"/>
        <w:rPr>
          <w:bCs/>
        </w:rPr>
      </w:pPr>
      <w:bookmarkStart w:id="23" w:name="_Toc143428286"/>
      <w:r w:rsidRPr="00117FA7">
        <w:rPr>
          <w:bCs/>
        </w:rPr>
        <w:t>5.1</w:t>
      </w:r>
      <w:r w:rsidR="00EB65F7">
        <w:rPr>
          <w:bCs/>
        </w:rPr>
        <w:t xml:space="preserve"> </w:t>
      </w:r>
      <w:r w:rsidRPr="00117FA7">
        <w:rPr>
          <w:bCs/>
        </w:rPr>
        <w:t>PROCESNI MODEL PRIJAVE DIVJEGA ODLAGALIŠČA V NOVEM SISTEMU</w:t>
      </w:r>
      <w:bookmarkEnd w:id="23"/>
    </w:p>
    <w:p w14:paraId="4CD5D435" w14:textId="1673F144" w:rsidR="00FD03B2" w:rsidRDefault="00FD03B2" w:rsidP="00117FA7">
      <w:r w:rsidRPr="00FD03B2">
        <w:t xml:space="preserve">Procesni model je ustvarjen z uporabo programa </w:t>
      </w:r>
      <w:proofErr w:type="spellStart"/>
      <w:r w:rsidRPr="00FD03B2">
        <w:t>Bizagi</w:t>
      </w:r>
      <w:proofErr w:type="spellEnd"/>
      <w:r w:rsidRPr="00FD03B2">
        <w:t xml:space="preserve"> </w:t>
      </w:r>
      <w:proofErr w:type="spellStart"/>
      <w:r w:rsidRPr="00FD03B2">
        <w:t>Modeler</w:t>
      </w:r>
      <w:proofErr w:type="spellEnd"/>
      <w:r w:rsidRPr="00FD03B2">
        <w:t>,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4" w:name="_Toc143428316"/>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4"/>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lastRenderedPageBreak/>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383F3D28" w:rsidR="00E5492D" w:rsidRPr="00E5492D" w:rsidRDefault="00E5492D" w:rsidP="00E5492D">
      <w:pPr>
        <w:pStyle w:val="Napis"/>
        <w:keepNext/>
        <w:jc w:val="center"/>
        <w:rPr>
          <w:b/>
          <w:bCs/>
          <w:i w:val="0"/>
          <w:iCs w:val="0"/>
          <w:sz w:val="22"/>
          <w:szCs w:val="22"/>
        </w:rPr>
      </w:pPr>
      <w:bookmarkStart w:id="25" w:name="_Toc143428312"/>
      <w:r w:rsidRPr="00E5492D">
        <w:rPr>
          <w:b/>
          <w:bCs/>
          <w:i w:val="0"/>
          <w:iCs w:val="0"/>
          <w:sz w:val="22"/>
          <w:szCs w:val="22"/>
        </w:rPr>
        <w:lastRenderedPageBreak/>
        <w:t xml:space="preserve">Slika </w:t>
      </w:r>
      <w:r w:rsidR="00492D32">
        <w:rPr>
          <w:b/>
          <w:bCs/>
          <w:i w:val="0"/>
          <w:iCs w:val="0"/>
          <w:sz w:val="22"/>
          <w:szCs w:val="22"/>
        </w:rPr>
        <w:fldChar w:fldCharType="begin"/>
      </w:r>
      <w:r w:rsidR="00492D32">
        <w:rPr>
          <w:b/>
          <w:bCs/>
          <w:i w:val="0"/>
          <w:iCs w:val="0"/>
          <w:sz w:val="22"/>
          <w:szCs w:val="22"/>
        </w:rPr>
        <w:instrText xml:space="preserve"> SEQ Slika \* ARABIC </w:instrText>
      </w:r>
      <w:r w:rsidR="00492D32">
        <w:rPr>
          <w:b/>
          <w:bCs/>
          <w:i w:val="0"/>
          <w:iCs w:val="0"/>
          <w:sz w:val="22"/>
          <w:szCs w:val="22"/>
        </w:rPr>
        <w:fldChar w:fldCharType="separate"/>
      </w:r>
      <w:r w:rsidR="00492D32">
        <w:rPr>
          <w:b/>
          <w:bCs/>
          <w:i w:val="0"/>
          <w:iCs w:val="0"/>
          <w:noProof/>
          <w:sz w:val="22"/>
          <w:szCs w:val="22"/>
        </w:rPr>
        <w:t>5</w:t>
      </w:r>
      <w:r w:rsidR="00492D32">
        <w:rPr>
          <w:b/>
          <w:bCs/>
          <w:i w:val="0"/>
          <w:iCs w:val="0"/>
          <w:sz w:val="22"/>
          <w:szCs w:val="22"/>
        </w:rPr>
        <w:fldChar w:fldCharType="end"/>
      </w:r>
      <w:r>
        <w:rPr>
          <w:b/>
          <w:bCs/>
          <w:i w:val="0"/>
          <w:iCs w:val="0"/>
          <w:sz w:val="22"/>
          <w:szCs w:val="22"/>
        </w:rPr>
        <w:t xml:space="preserve">: celoten proces prijave divjega </w:t>
      </w:r>
      <w:r w:rsidR="00241E61">
        <w:rPr>
          <w:b/>
          <w:bCs/>
          <w:i w:val="0"/>
          <w:iCs w:val="0"/>
          <w:sz w:val="22"/>
          <w:szCs w:val="22"/>
        </w:rPr>
        <w:t>odlagališča</w:t>
      </w:r>
      <w:bookmarkEnd w:id="25"/>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7F40306A" w:rsidR="00117FA7" w:rsidRDefault="00117FA7" w:rsidP="00117FA7">
      <w:pPr>
        <w:pStyle w:val="Naslov2"/>
      </w:pPr>
      <w:bookmarkStart w:id="26" w:name="_Toc143428287"/>
      <w:r w:rsidRPr="00117FA7">
        <w:rPr>
          <w:bCs/>
        </w:rPr>
        <w:t>5.</w:t>
      </w:r>
      <w:r>
        <w:rPr>
          <w:bCs/>
        </w:rPr>
        <w:t>2</w:t>
      </w:r>
      <w:r>
        <w:t xml:space="preserve"> </w:t>
      </w:r>
      <w:r w:rsidR="0031116F">
        <w:t>PODATKOVNA BAZA</w:t>
      </w:r>
      <w:bookmarkEnd w:id="26"/>
      <w:r w:rsidR="0031116F">
        <w:t xml:space="preserve"> </w:t>
      </w:r>
    </w:p>
    <w:p w14:paraId="3228C62A" w14:textId="0CD3F81D" w:rsidR="0031116F" w:rsidRDefault="00863C81" w:rsidP="0031116F">
      <w:r>
        <w:t xml:space="preserve">Za podatkovno bazo sem izbral </w:t>
      </w:r>
      <w:proofErr w:type="spellStart"/>
      <w:r>
        <w:t>PostgreSQL</w:t>
      </w:r>
      <w:proofErr w:type="spellEnd"/>
      <w:r>
        <w:t xml:space="preserve"> </w:t>
      </w:r>
      <w:r w:rsidR="0031116F">
        <w:t xml:space="preserve"> iz več razlogov.</w:t>
      </w:r>
      <w:r>
        <w:t xml:space="preserve"> </w:t>
      </w:r>
      <w:proofErr w:type="spellStart"/>
      <w:r>
        <w:t>PostgreSQL</w:t>
      </w:r>
      <w:proofErr w:type="spellEnd"/>
      <w:r w:rsidR="0031116F">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030FB65E" w:rsidR="0031116F" w:rsidRDefault="00863C81" w:rsidP="0031116F">
      <w:r>
        <w:lastRenderedPageBreak/>
        <w:t>I</w:t>
      </w:r>
      <w:r w:rsidR="0031116F">
        <w:t xml:space="preserve">ma vgrajeno podporo za geografske podatke prek paketa </w:t>
      </w:r>
      <w:proofErr w:type="spellStart"/>
      <w:r w:rsidR="0031116F">
        <w:t>PostGIS</w:t>
      </w:r>
      <w:proofErr w:type="spellEnd"/>
      <w:r w:rsidR="0031116F">
        <w:t xml:space="preserve">. </w:t>
      </w:r>
      <w:r>
        <w:t xml:space="preserve">Ta pa </w:t>
      </w:r>
      <w:r w:rsidR="0031116F">
        <w:t xml:space="preserve">je razširitev za </w:t>
      </w:r>
      <w:proofErr w:type="spellStart"/>
      <w:r w:rsidR="0031116F">
        <w:t>PostgreSQL</w:t>
      </w:r>
      <w:proofErr w:type="spellEnd"/>
      <w:r w:rsidR="0031116F">
        <w:t xml:space="preserve">, ki omogoča upravljanje in analizo geografskih podatkov, vključno z vektorji in </w:t>
      </w:r>
      <w:proofErr w:type="spellStart"/>
      <w:r w:rsidR="0031116F" w:rsidRPr="00863C81">
        <w:rPr>
          <w:highlight w:val="yellow"/>
        </w:rPr>
        <w:t>rasterji</w:t>
      </w:r>
      <w:proofErr w:type="spellEnd"/>
      <w:r w:rsidR="0031116F" w:rsidRPr="00863C81">
        <w:rPr>
          <w:highlight w:val="yellow"/>
        </w:rPr>
        <w:t>.</w:t>
      </w:r>
      <w:r w:rsidR="0031116F">
        <w:t xml:space="preserve"> </w:t>
      </w:r>
      <w:proofErr w:type="spellStart"/>
      <w:r w:rsidR="0031116F">
        <w:t>PostGIS</w:t>
      </w:r>
      <w:proofErr w:type="spellEnd"/>
      <w:r w:rsidR="0031116F">
        <w:t xml:space="preserve"> dodaja podporo za geografske objekte in omogoča izvajanje prostorskih poizvedb ter analiz nad temi podatki. </w:t>
      </w:r>
      <w:r>
        <w:t xml:space="preserve">Z njem </w:t>
      </w:r>
      <w:r w:rsidR="0031116F">
        <w:t>lahko izvaja</w:t>
      </w:r>
      <w:r>
        <w:t>mo</w:t>
      </w:r>
      <w:r w:rsidR="0031116F">
        <w:t xml:space="preserve"> operacije, kot so presečišča, združevanja, </w:t>
      </w:r>
      <w:r>
        <w:t>ločitven območja</w:t>
      </w:r>
      <w:r w:rsidR="0031116F">
        <w:t>, analiza bližine in veliko več.</w:t>
      </w:r>
    </w:p>
    <w:p w14:paraId="3907F429" w14:textId="77C95D5D" w:rsidR="0031116F" w:rsidRDefault="0031116F" w:rsidP="0031116F">
      <w:proofErr w:type="spellStart"/>
      <w:r>
        <w:t>PostGIS</w:t>
      </w:r>
      <w:proofErr w:type="spellEnd"/>
      <w:r>
        <w:t xml:space="preserve"> ponuja </w:t>
      </w:r>
      <w:r w:rsidR="00863C81">
        <w:t xml:space="preserve">tudi </w:t>
      </w:r>
      <w:r>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Default="0031116F" w:rsidP="0031116F">
      <w:proofErr w:type="spellStart"/>
      <w:r>
        <w:t>PostgreSQL</w:t>
      </w:r>
      <w:proofErr w:type="spellEnd"/>
      <w:r>
        <w:t xml:space="preserve"> s </w:t>
      </w:r>
      <w:proofErr w:type="spellStart"/>
      <w:r>
        <w:t>PostGIS</w:t>
      </w:r>
      <w:proofErr w:type="spellEnd"/>
      <w:r>
        <w:t>-om</w:t>
      </w:r>
      <w:r w:rsidR="00863C81">
        <w:t xml:space="preserve"> je</w:t>
      </w:r>
      <w:r>
        <w:t xml:space="preserve"> dobra izbira za upravljanje, analizo in obdelavo geografskih podatkov. </w:t>
      </w:r>
      <w:r w:rsidR="00863C81">
        <w:t>Razvijalcem</w:t>
      </w:r>
      <w:r>
        <w:t xml:space="preserve"> in analitikom</w:t>
      </w:r>
      <w:r w:rsidR="00863C81">
        <w:t xml:space="preserve"> omogoča</w:t>
      </w:r>
      <w:r>
        <w:t>, da izkoristijo moč relacijske podatkovne baze in prostorskih operacij za reševanje kompleksnih izzivov v geografskem okolju.</w:t>
      </w:r>
    </w:p>
    <w:p w14:paraId="1D6DDAC6" w14:textId="77777777" w:rsidR="00A9504B" w:rsidRDefault="00EB65F7" w:rsidP="00EB65F7">
      <w:pPr>
        <w:pStyle w:val="Naslov2"/>
      </w:pPr>
      <w:bookmarkStart w:id="27" w:name="_Toc143428288"/>
      <w:r w:rsidRPr="00117FA7">
        <w:rPr>
          <w:bCs/>
        </w:rPr>
        <w:t>5.</w:t>
      </w:r>
      <w:r>
        <w:rPr>
          <w:bCs/>
        </w:rPr>
        <w:t>3</w:t>
      </w:r>
      <w:r>
        <w:t xml:space="preserve"> </w:t>
      </w:r>
      <w:r w:rsidR="00A9504B">
        <w:t>ANGULAR(</w:t>
      </w:r>
      <w:r>
        <w:t>FRONTEND</w:t>
      </w:r>
      <w:r w:rsidR="00A9504B">
        <w:t>)</w:t>
      </w:r>
      <w:bookmarkEnd w:id="27"/>
    </w:p>
    <w:p w14:paraId="22FA6459" w14:textId="42C68CA9" w:rsidR="00A9504B" w:rsidRDefault="00A9504B" w:rsidP="00A9504B">
      <w:proofErr w:type="spellStart"/>
      <w:r>
        <w:t>Angular</w:t>
      </w:r>
      <w:proofErr w:type="spellEnd"/>
      <w:r>
        <w:t xml:space="preserve"> je ogrodje s katerim razvijamo </w:t>
      </w:r>
      <w:proofErr w:type="spellStart"/>
      <w:r>
        <w:t>frontend</w:t>
      </w:r>
      <w:proofErr w:type="spellEnd"/>
      <w:r>
        <w:t xml:space="preserve"> spletne aplikacije. Uporablja komponento arhitekturo, </w:t>
      </w:r>
      <w:r w:rsidRPr="00A9504B">
        <w:t>kar pomeni, da je aplikacija razdeljena na manjše in samostojne komponente.</w:t>
      </w:r>
      <w:r>
        <w:t xml:space="preserve"> To nam omogoči boljšo organizacijo in ponovno uporabo kode. Komponente imajo svojo logiko in uporabniški vmesnik, kar olajša vzdrževanje in nadgrajevanje aplikacije.</w:t>
      </w:r>
    </w:p>
    <w:p w14:paraId="6AA5298D" w14:textId="10A44A11" w:rsidR="00A9504B" w:rsidRDefault="00A9504B" w:rsidP="00A9504B">
      <w:r>
        <w:t>Ponuja nam tudi veliko orodij in funkcionalnosti, ki pomagajo pri razvoju aplikacije(</w:t>
      </w:r>
      <w:proofErr w:type="spellStart"/>
      <w:r w:rsidR="002F47CB">
        <w:t>Angular</w:t>
      </w:r>
      <w:proofErr w:type="spellEnd"/>
      <w:r w:rsidR="002F47CB">
        <w:t xml:space="preserve"> Material, </w:t>
      </w:r>
      <w:proofErr w:type="spellStart"/>
      <w:r w:rsidR="002F47CB">
        <w:t>Anuglar</w:t>
      </w:r>
      <w:proofErr w:type="spellEnd"/>
      <w:r w:rsidR="002F47CB">
        <w:t xml:space="preserve"> </w:t>
      </w:r>
      <w:proofErr w:type="spellStart"/>
      <w:r w:rsidR="002F47CB">
        <w:t>forms</w:t>
      </w:r>
      <w:proofErr w:type="spellEnd"/>
      <w:r>
        <w:t>).</w:t>
      </w:r>
      <w:r w:rsidR="002F47CB">
        <w:t xml:space="preserve"> Ima močno podporo za testiranje, kar mi bo olajšalo testiranje aplikacije in pa veliko uporabnikov in razvijalec, kar olajša reševanje težav in iskanje rešitev med razvojem.</w:t>
      </w:r>
    </w:p>
    <w:p w14:paraId="1BF8BC6B" w14:textId="4340AAFC" w:rsidR="00A9504B" w:rsidRPr="00A9504B" w:rsidRDefault="002F47CB" w:rsidP="00A9504B">
      <w:r>
        <w:t xml:space="preserve">Podpira tudi razvoj </w:t>
      </w:r>
      <w:proofErr w:type="spellStart"/>
      <w:r w:rsidRPr="002F47CB">
        <w:t>večplatformnih</w:t>
      </w:r>
      <w:proofErr w:type="spellEnd"/>
      <w:r>
        <w:t xml:space="preserve"> aplikacij, kar pomeni možnost izvajanja aplikacije na strani strežnika in  na strani odjemalca, to pa posledično izboljša hitrost nalaganja aplikacije.</w:t>
      </w:r>
    </w:p>
    <w:p w14:paraId="754AE97A" w14:textId="6E7519DB" w:rsidR="00EB65F7" w:rsidRDefault="00EB65F7" w:rsidP="00EB65F7">
      <w:pPr>
        <w:pStyle w:val="Naslov2"/>
      </w:pPr>
      <w:bookmarkStart w:id="28" w:name="_Toc143428289"/>
      <w:r w:rsidRPr="00117FA7">
        <w:rPr>
          <w:bCs/>
        </w:rPr>
        <w:t>5.</w:t>
      </w:r>
      <w:r>
        <w:rPr>
          <w:bCs/>
        </w:rPr>
        <w:t>4</w:t>
      </w:r>
      <w:r>
        <w:t xml:space="preserve"> SPRING BOOT(BACKEND)</w:t>
      </w:r>
      <w:bookmarkEnd w:id="28"/>
    </w:p>
    <w:p w14:paraId="16C28EF3" w14:textId="1A20EF6A" w:rsidR="00EB65F7" w:rsidRDefault="00EB65F7" w:rsidP="00EB65F7">
      <w:proofErr w:type="spellStart"/>
      <w:r>
        <w:t>Spring</w:t>
      </w:r>
      <w:proofErr w:type="spellEnd"/>
      <w:r>
        <w:t xml:space="preserve"> </w:t>
      </w:r>
      <w:proofErr w:type="spellStart"/>
      <w:r>
        <w:t>Boot</w:t>
      </w:r>
      <w:proofErr w:type="spellEnd"/>
      <w:r>
        <w:t xml:space="preserve"> je ogrodje za razvoj </w:t>
      </w:r>
      <w:proofErr w:type="spellStart"/>
      <w:r>
        <w:t>backend</w:t>
      </w:r>
      <w:proofErr w:type="spellEnd"/>
      <w:r>
        <w:t>-a</w:t>
      </w:r>
      <w:r w:rsidR="00673FCF">
        <w:t xml:space="preserve">. Izbral sem ga </w:t>
      </w:r>
      <w:r>
        <w:t>zaradi svoje enostavn</w:t>
      </w:r>
      <w:r w:rsidR="00673FCF">
        <w:t>e</w:t>
      </w:r>
      <w:r>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Default="00673FCF" w:rsidP="00EB65F7">
      <w:r>
        <w:lastRenderedPageBreak/>
        <w:t xml:space="preserve">Prav tako </w:t>
      </w:r>
      <w:r w:rsidR="00EB65F7">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B65F7" w:rsidRDefault="00EB65F7" w:rsidP="00EB65F7">
      <w:proofErr w:type="spellStart"/>
      <w:r>
        <w:t>Spring</w:t>
      </w:r>
      <w:proofErr w:type="spellEnd"/>
      <w:r>
        <w:t xml:space="preserve"> </w:t>
      </w:r>
      <w:proofErr w:type="spellStart"/>
      <w:r>
        <w:t>Boot</w:t>
      </w:r>
      <w:proofErr w:type="spellEnd"/>
      <w:r>
        <w:t xml:space="preserve"> omogoča</w:t>
      </w:r>
      <w:r w:rsidR="00673FCF">
        <w:t xml:space="preserve"> </w:t>
      </w:r>
      <w:r>
        <w:t xml:space="preserve">enostavno razvojno okolje za REST API-je. REST API-ji so priljubljen način za komunikacijo med </w:t>
      </w:r>
      <w:proofErr w:type="spellStart"/>
      <w:r>
        <w:t>backend</w:t>
      </w:r>
      <w:proofErr w:type="spellEnd"/>
      <w:r>
        <w:t xml:space="preserve">-om in </w:t>
      </w:r>
      <w:proofErr w:type="spellStart"/>
      <w:r>
        <w:t>frontend</w:t>
      </w:r>
      <w:proofErr w:type="spellEnd"/>
      <w:r>
        <w:t xml:space="preserve">-om prek standardnih HTTP metod, kot so GET, POST, PUT in DELETE. </w:t>
      </w:r>
      <w:r w:rsidR="00673FCF">
        <w:t>P</w:t>
      </w:r>
      <w:r>
        <w:t xml:space="preserve">onuja </w:t>
      </w:r>
      <w:r w:rsidR="00673FCF">
        <w:t xml:space="preserve">tudi </w:t>
      </w:r>
      <w:r>
        <w:t xml:space="preserve">integracijo za ustvarjanje </w:t>
      </w:r>
      <w:proofErr w:type="spellStart"/>
      <w:r>
        <w:t>RESTful</w:t>
      </w:r>
      <w:proofErr w:type="spellEnd"/>
      <w:r>
        <w:t xml:space="preserve"> storitev, kar olajša razvoj API-jev za komunikacijo s spletnimi aplikacijami</w:t>
      </w:r>
      <w:r w:rsidR="00673FCF">
        <w:t xml:space="preserve"> in pa </w:t>
      </w:r>
      <w:r>
        <w:t xml:space="preserve"> integracijo s podatkovnimi bazami prek modula </w:t>
      </w:r>
      <w:proofErr w:type="spellStart"/>
      <w:r>
        <w:t>Spring</w:t>
      </w:r>
      <w:proofErr w:type="spellEnd"/>
      <w:r>
        <w:t xml:space="preserve"> Data JPA, kar omogoča enostavno upravljanje in izvajanje poizvedb nad podatkovno bazo.</w:t>
      </w:r>
    </w:p>
    <w:p w14:paraId="523ED6DE" w14:textId="77777777" w:rsidR="00EB65F7" w:rsidRPr="0031116F" w:rsidRDefault="00EB65F7" w:rsidP="0031116F"/>
    <w:p w14:paraId="3AC2B6D0" w14:textId="4152B026" w:rsidR="0031116F" w:rsidRPr="0031116F" w:rsidRDefault="0031116F" w:rsidP="0031116F"/>
    <w:p w14:paraId="1186D96B" w14:textId="77777777" w:rsidR="00117FA7" w:rsidRPr="00117FA7" w:rsidRDefault="00117FA7" w:rsidP="00117FA7"/>
    <w:p w14:paraId="29F0DA60" w14:textId="1FB5F0D9" w:rsidR="00441578" w:rsidRDefault="0065014F" w:rsidP="0065014F">
      <w:pPr>
        <w:pStyle w:val="Naslov"/>
      </w:pPr>
      <w:bookmarkStart w:id="29" w:name="_Toc143428290"/>
      <w:r>
        <w:t>LITRETURA IN VIRI</w:t>
      </w:r>
      <w:bookmarkEnd w:id="29"/>
    </w:p>
    <w:p w14:paraId="0477CA86" w14:textId="77777777" w:rsidR="00DE16FE" w:rsidRPr="00DE16FE" w:rsidRDefault="0065014F" w:rsidP="00DE16FE">
      <w:pPr>
        <w:pStyle w:val="Bibliografija"/>
        <w:rPr>
          <w:rFonts w:cs="Arial"/>
        </w:rPr>
      </w:pPr>
      <w:r>
        <w:fldChar w:fldCharType="begin"/>
      </w:r>
      <w:r>
        <w:instrText xml:space="preserve"> ADDIN ZOTERO_BIBL {"uncited":[],"omitted":[],"custom":[]} CSL_BIBLIOGRAPHY </w:instrText>
      </w:r>
      <w:r>
        <w:fldChar w:fldCharType="separate"/>
      </w:r>
      <w:r w:rsidR="00DE16FE" w:rsidRPr="00DE16FE">
        <w:rPr>
          <w:rFonts w:cs="Arial"/>
        </w:rPr>
        <w:t xml:space="preserve">Bagon, Š. (2023, 02). </w:t>
      </w:r>
      <w:r w:rsidR="00DE16FE" w:rsidRPr="00DE16FE">
        <w:rPr>
          <w:rFonts w:cs="Arial"/>
          <w:i/>
          <w:iCs/>
        </w:rPr>
        <w:t>Na inšpektoratu dobijo več prijav, kot jih lahko sproti obdelajo</w:t>
      </w:r>
      <w:r w:rsidR="00DE16FE" w:rsidRPr="00DE16FE">
        <w:rPr>
          <w:rFonts w:cs="Arial"/>
        </w:rPr>
        <w:t>. https://obalaplus.si/na-inspektoratu-dobijo-vec-prijav-kot-jih-lahko-sproti-obdelajo/</w:t>
      </w:r>
    </w:p>
    <w:p w14:paraId="02A12B82" w14:textId="77777777" w:rsidR="00DE16FE" w:rsidRPr="00DE16FE" w:rsidRDefault="00DE16FE" w:rsidP="00DE16FE">
      <w:pPr>
        <w:pStyle w:val="Bibliografija"/>
        <w:rPr>
          <w:rFonts w:cs="Arial"/>
        </w:rPr>
      </w:pPr>
      <w:r w:rsidRPr="00DE16FE">
        <w:rPr>
          <w:rFonts w:cs="Arial"/>
        </w:rPr>
        <w:t xml:space="preserve">Loznar, A., Bućan, V., Lipuš, I., Kavčič, A., Mohar, G., &amp; Odar, A. (2015). </w:t>
      </w:r>
      <w:r w:rsidRPr="00DE16FE">
        <w:rPr>
          <w:rFonts w:cs="Arial"/>
          <w:i/>
          <w:iCs/>
        </w:rPr>
        <w:t>PRIJAVI DIVJE ODLAGALIŠČE</w:t>
      </w:r>
      <w:r w:rsidRPr="00DE16FE">
        <w:rPr>
          <w:rFonts w:cs="Arial"/>
        </w:rPr>
        <w:t>. http://zagovorniki-okolja.si/wp-content/uploads/2018/11/Prijavi-divje-odlagali%C5%A1%C4%8De-A.-Lozar-V.-Bu%C4%87an-I.-Lipu%C5%A1-A.-Kav%C4%8Di%C4%8D-G.-Mohar-A.-Odar.pdf</w:t>
      </w:r>
    </w:p>
    <w:p w14:paraId="7C0ECFDF" w14:textId="77777777" w:rsidR="00DE16FE" w:rsidRPr="00DE16FE" w:rsidRDefault="00DE16FE" w:rsidP="00DE16FE">
      <w:pPr>
        <w:pStyle w:val="Bibliografija"/>
        <w:rPr>
          <w:rFonts w:cs="Arial"/>
        </w:rPr>
      </w:pPr>
      <w:r w:rsidRPr="00DE16FE">
        <w:rPr>
          <w:rFonts w:cs="Arial"/>
        </w:rPr>
        <w:t xml:space="preserve">Mrak, D. I., &amp; Damjanovič, Z. (2019). </w:t>
      </w:r>
      <w:r w:rsidRPr="00DE16FE">
        <w:rPr>
          <w:rFonts w:cs="Arial"/>
          <w:i/>
          <w:iCs/>
        </w:rPr>
        <w:t>DIVJA ODLAGALIŠČA ODPADKOV V NAŠEM OKOLJU</w:t>
      </w:r>
      <w:r w:rsidRPr="00DE16FE">
        <w:rPr>
          <w:rFonts w:cs="Arial"/>
        </w:rPr>
        <w:t>. https://www.pzs.si/javno/kvgn_dokumenti/Seminarske%20naloge%20VGN/Damjanovi%C4%8D%20Zdravko_Divja%20odlagali%C5%A1%C4%8Da%20odpadkov%20v%20na%C5%A1em%20okolju.pdf</w:t>
      </w:r>
    </w:p>
    <w:p w14:paraId="7DC1D81C" w14:textId="319F6E4B" w:rsidR="0065014F" w:rsidRPr="0065014F" w:rsidRDefault="0065014F" w:rsidP="0065014F">
      <w:r>
        <w:lastRenderedPageBreak/>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2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FBDAF" w14:textId="77777777" w:rsidR="004D4FCE" w:rsidRDefault="004D4FCE" w:rsidP="007260E7">
      <w:pPr>
        <w:spacing w:after="0" w:line="240" w:lineRule="auto"/>
      </w:pPr>
      <w:r>
        <w:separator/>
      </w:r>
    </w:p>
  </w:endnote>
  <w:endnote w:type="continuationSeparator" w:id="0">
    <w:p w14:paraId="178DB895" w14:textId="77777777" w:rsidR="004D4FCE" w:rsidRDefault="004D4FCE"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23991" w14:textId="77777777" w:rsidR="004D4FCE" w:rsidRDefault="004D4FCE" w:rsidP="007260E7">
      <w:pPr>
        <w:spacing w:after="0" w:line="240" w:lineRule="auto"/>
      </w:pPr>
      <w:r>
        <w:separator/>
      </w:r>
    </w:p>
  </w:footnote>
  <w:footnote w:type="continuationSeparator" w:id="0">
    <w:p w14:paraId="1C017CF2" w14:textId="77777777" w:rsidR="004D4FCE" w:rsidRDefault="004D4FCE"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A1999"/>
    <w:rsid w:val="000C232F"/>
    <w:rsid w:val="00117FA7"/>
    <w:rsid w:val="00123831"/>
    <w:rsid w:val="0012704F"/>
    <w:rsid w:val="0013667E"/>
    <w:rsid w:val="00173A23"/>
    <w:rsid w:val="0018356E"/>
    <w:rsid w:val="00187330"/>
    <w:rsid w:val="001976F0"/>
    <w:rsid w:val="001A0275"/>
    <w:rsid w:val="001A6FFA"/>
    <w:rsid w:val="001B6954"/>
    <w:rsid w:val="001D45AC"/>
    <w:rsid w:val="001F0A02"/>
    <w:rsid w:val="0021540F"/>
    <w:rsid w:val="00225A40"/>
    <w:rsid w:val="0023303F"/>
    <w:rsid w:val="00241E61"/>
    <w:rsid w:val="002453CA"/>
    <w:rsid w:val="00283926"/>
    <w:rsid w:val="002A31ED"/>
    <w:rsid w:val="002A3316"/>
    <w:rsid w:val="002B7C57"/>
    <w:rsid w:val="002C2857"/>
    <w:rsid w:val="002F2AA1"/>
    <w:rsid w:val="002F47CB"/>
    <w:rsid w:val="002F69F8"/>
    <w:rsid w:val="0030377F"/>
    <w:rsid w:val="00305194"/>
    <w:rsid w:val="00310B0B"/>
    <w:rsid w:val="0031116F"/>
    <w:rsid w:val="00320017"/>
    <w:rsid w:val="00352BB1"/>
    <w:rsid w:val="00364042"/>
    <w:rsid w:val="00374958"/>
    <w:rsid w:val="003807C7"/>
    <w:rsid w:val="0038286E"/>
    <w:rsid w:val="00387F2A"/>
    <w:rsid w:val="003D09C3"/>
    <w:rsid w:val="003D705F"/>
    <w:rsid w:val="003E7495"/>
    <w:rsid w:val="0041686B"/>
    <w:rsid w:val="0042138F"/>
    <w:rsid w:val="00422667"/>
    <w:rsid w:val="004252BB"/>
    <w:rsid w:val="00437343"/>
    <w:rsid w:val="00441578"/>
    <w:rsid w:val="004428CD"/>
    <w:rsid w:val="004527B7"/>
    <w:rsid w:val="00462621"/>
    <w:rsid w:val="00476121"/>
    <w:rsid w:val="0047682E"/>
    <w:rsid w:val="0048241E"/>
    <w:rsid w:val="0049078B"/>
    <w:rsid w:val="00492D32"/>
    <w:rsid w:val="00492E96"/>
    <w:rsid w:val="004A03F6"/>
    <w:rsid w:val="004B63B2"/>
    <w:rsid w:val="004D4FCE"/>
    <w:rsid w:val="004D67E1"/>
    <w:rsid w:val="004E0CFE"/>
    <w:rsid w:val="004E5614"/>
    <w:rsid w:val="00507A9C"/>
    <w:rsid w:val="005177AA"/>
    <w:rsid w:val="00523373"/>
    <w:rsid w:val="00542110"/>
    <w:rsid w:val="00556602"/>
    <w:rsid w:val="005568CA"/>
    <w:rsid w:val="00566CB3"/>
    <w:rsid w:val="005732D2"/>
    <w:rsid w:val="00574C85"/>
    <w:rsid w:val="00575FDE"/>
    <w:rsid w:val="005764C1"/>
    <w:rsid w:val="005B6E6D"/>
    <w:rsid w:val="005C3ABD"/>
    <w:rsid w:val="005E3B93"/>
    <w:rsid w:val="005E616E"/>
    <w:rsid w:val="00601E85"/>
    <w:rsid w:val="00607E4F"/>
    <w:rsid w:val="006149A1"/>
    <w:rsid w:val="0063424A"/>
    <w:rsid w:val="0065014F"/>
    <w:rsid w:val="00673FCF"/>
    <w:rsid w:val="006946C0"/>
    <w:rsid w:val="006A150E"/>
    <w:rsid w:val="006C2AED"/>
    <w:rsid w:val="0070390C"/>
    <w:rsid w:val="00704F60"/>
    <w:rsid w:val="007260E7"/>
    <w:rsid w:val="00752B35"/>
    <w:rsid w:val="007623DE"/>
    <w:rsid w:val="007635C1"/>
    <w:rsid w:val="007850CC"/>
    <w:rsid w:val="007A7D78"/>
    <w:rsid w:val="007D3636"/>
    <w:rsid w:val="007E21B2"/>
    <w:rsid w:val="007E5FF3"/>
    <w:rsid w:val="007F5C34"/>
    <w:rsid w:val="008011AF"/>
    <w:rsid w:val="00830E33"/>
    <w:rsid w:val="008541CC"/>
    <w:rsid w:val="00863C81"/>
    <w:rsid w:val="00872861"/>
    <w:rsid w:val="008C5AC6"/>
    <w:rsid w:val="009128C5"/>
    <w:rsid w:val="00921671"/>
    <w:rsid w:val="00944306"/>
    <w:rsid w:val="00955A39"/>
    <w:rsid w:val="00960FC2"/>
    <w:rsid w:val="009635DC"/>
    <w:rsid w:val="00992B4B"/>
    <w:rsid w:val="009A2329"/>
    <w:rsid w:val="009C03CE"/>
    <w:rsid w:val="009F5A34"/>
    <w:rsid w:val="009F76D3"/>
    <w:rsid w:val="00A27AE0"/>
    <w:rsid w:val="00A50623"/>
    <w:rsid w:val="00A9504B"/>
    <w:rsid w:val="00A955A6"/>
    <w:rsid w:val="00AD01C2"/>
    <w:rsid w:val="00AE4908"/>
    <w:rsid w:val="00AE56E8"/>
    <w:rsid w:val="00AF2BB2"/>
    <w:rsid w:val="00B016C7"/>
    <w:rsid w:val="00B04473"/>
    <w:rsid w:val="00B35397"/>
    <w:rsid w:val="00B41490"/>
    <w:rsid w:val="00B42C69"/>
    <w:rsid w:val="00BC0AC2"/>
    <w:rsid w:val="00BC2AF2"/>
    <w:rsid w:val="00C120B1"/>
    <w:rsid w:val="00C216D6"/>
    <w:rsid w:val="00C346F3"/>
    <w:rsid w:val="00C37860"/>
    <w:rsid w:val="00C47245"/>
    <w:rsid w:val="00C56549"/>
    <w:rsid w:val="00C60728"/>
    <w:rsid w:val="00C72512"/>
    <w:rsid w:val="00C7358C"/>
    <w:rsid w:val="00C90BB1"/>
    <w:rsid w:val="00CD2F35"/>
    <w:rsid w:val="00CD5C56"/>
    <w:rsid w:val="00CE6CE8"/>
    <w:rsid w:val="00D0126E"/>
    <w:rsid w:val="00D10C0E"/>
    <w:rsid w:val="00D13A36"/>
    <w:rsid w:val="00D35E7F"/>
    <w:rsid w:val="00DA43B9"/>
    <w:rsid w:val="00DB47B5"/>
    <w:rsid w:val="00DC56E0"/>
    <w:rsid w:val="00DE16FE"/>
    <w:rsid w:val="00E00C2C"/>
    <w:rsid w:val="00E00E9C"/>
    <w:rsid w:val="00E070E2"/>
    <w:rsid w:val="00E35305"/>
    <w:rsid w:val="00E45CE1"/>
    <w:rsid w:val="00E5492D"/>
    <w:rsid w:val="00E555B9"/>
    <w:rsid w:val="00E61E57"/>
    <w:rsid w:val="00E624B2"/>
    <w:rsid w:val="00EB3615"/>
    <w:rsid w:val="00EB65F7"/>
    <w:rsid w:val="00ED11BB"/>
    <w:rsid w:val="00ED6600"/>
    <w:rsid w:val="00EE04AE"/>
    <w:rsid w:val="00EE4181"/>
    <w:rsid w:val="00EF16C1"/>
    <w:rsid w:val="00F04411"/>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2</TotalTime>
  <Pages>1</Pages>
  <Words>6970</Words>
  <Characters>39734</Characters>
  <Application>Microsoft Office Word</Application>
  <DocSecurity>0</DocSecurity>
  <Lines>331</Lines>
  <Paragraphs>9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52</cp:revision>
  <dcterms:created xsi:type="dcterms:W3CDTF">2023-05-12T09:14:00Z</dcterms:created>
  <dcterms:modified xsi:type="dcterms:W3CDTF">2023-08-2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